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41255437"/>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41255438"/>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094D0F22" w14:textId="63720FD8" w:rsidR="00236413" w:rsidRPr="00236413" w:rsidRDefault="00257463">
          <w:pPr>
            <w:pStyle w:val="TOC1"/>
            <w:rPr>
              <w:rFonts w:eastAsiaTheme="minorEastAsia"/>
              <w:b w:val="0"/>
              <w:bCs w:val="0"/>
              <w:kern w:val="2"/>
              <w14:ligatures w14:val="standardContextual"/>
            </w:rPr>
          </w:pPr>
          <w:r w:rsidRPr="00236413">
            <w:rPr>
              <w:noProof w:val="0"/>
            </w:rPr>
            <w:fldChar w:fldCharType="begin"/>
          </w:r>
          <w:r w:rsidRPr="00236413">
            <w:instrText xml:space="preserve"> TOC \o "1-3" \h \z \u </w:instrText>
          </w:r>
          <w:r w:rsidRPr="00236413">
            <w:rPr>
              <w:noProof w:val="0"/>
            </w:rPr>
            <w:fldChar w:fldCharType="separate"/>
          </w:r>
          <w:hyperlink w:anchor="_Toc141255437" w:history="1">
            <w:r w:rsidR="00236413" w:rsidRPr="00236413">
              <w:rPr>
                <w:rStyle w:val="Hyperlink"/>
              </w:rPr>
              <w:t>HALAMAN SAMPUL</w:t>
            </w:r>
            <w:r w:rsidR="00236413" w:rsidRPr="00236413">
              <w:rPr>
                <w:webHidden/>
              </w:rPr>
              <w:tab/>
            </w:r>
            <w:r w:rsidR="00236413" w:rsidRPr="00236413">
              <w:rPr>
                <w:webHidden/>
              </w:rPr>
              <w:fldChar w:fldCharType="begin"/>
            </w:r>
            <w:r w:rsidR="00236413" w:rsidRPr="00236413">
              <w:rPr>
                <w:webHidden/>
              </w:rPr>
              <w:instrText xml:space="preserve"> PAGEREF _Toc141255437 \h </w:instrText>
            </w:r>
            <w:r w:rsidR="00236413" w:rsidRPr="00236413">
              <w:rPr>
                <w:webHidden/>
              </w:rPr>
            </w:r>
            <w:r w:rsidR="00236413" w:rsidRPr="00236413">
              <w:rPr>
                <w:webHidden/>
              </w:rPr>
              <w:fldChar w:fldCharType="separate"/>
            </w:r>
            <w:r w:rsidR="0068313A">
              <w:rPr>
                <w:webHidden/>
              </w:rPr>
              <w:t>i</w:t>
            </w:r>
            <w:r w:rsidR="00236413" w:rsidRPr="00236413">
              <w:rPr>
                <w:webHidden/>
              </w:rPr>
              <w:fldChar w:fldCharType="end"/>
            </w:r>
          </w:hyperlink>
        </w:p>
        <w:p w14:paraId="6C4A4ABD" w14:textId="1CD2C0DD" w:rsidR="00236413" w:rsidRPr="00236413" w:rsidRDefault="00000000">
          <w:pPr>
            <w:pStyle w:val="TOC1"/>
            <w:rPr>
              <w:rFonts w:eastAsiaTheme="minorEastAsia"/>
              <w:b w:val="0"/>
              <w:bCs w:val="0"/>
              <w:kern w:val="2"/>
              <w14:ligatures w14:val="standardContextual"/>
            </w:rPr>
          </w:pPr>
          <w:hyperlink w:anchor="_Toc141255438" w:history="1">
            <w:r w:rsidR="00236413" w:rsidRPr="00236413">
              <w:rPr>
                <w:rStyle w:val="Hyperlink"/>
              </w:rPr>
              <w:t>DAFTAR ISI</w:t>
            </w:r>
            <w:r w:rsidR="00236413" w:rsidRPr="00236413">
              <w:rPr>
                <w:webHidden/>
              </w:rPr>
              <w:tab/>
            </w:r>
            <w:r w:rsidR="00236413" w:rsidRPr="00236413">
              <w:rPr>
                <w:webHidden/>
              </w:rPr>
              <w:fldChar w:fldCharType="begin"/>
            </w:r>
            <w:r w:rsidR="00236413" w:rsidRPr="00236413">
              <w:rPr>
                <w:webHidden/>
              </w:rPr>
              <w:instrText xml:space="preserve"> PAGEREF _Toc141255438 \h </w:instrText>
            </w:r>
            <w:r w:rsidR="00236413" w:rsidRPr="00236413">
              <w:rPr>
                <w:webHidden/>
              </w:rPr>
            </w:r>
            <w:r w:rsidR="00236413" w:rsidRPr="00236413">
              <w:rPr>
                <w:webHidden/>
              </w:rPr>
              <w:fldChar w:fldCharType="separate"/>
            </w:r>
            <w:r w:rsidR="0068313A">
              <w:rPr>
                <w:webHidden/>
              </w:rPr>
              <w:t>ii</w:t>
            </w:r>
            <w:r w:rsidR="00236413" w:rsidRPr="00236413">
              <w:rPr>
                <w:webHidden/>
              </w:rPr>
              <w:fldChar w:fldCharType="end"/>
            </w:r>
          </w:hyperlink>
        </w:p>
        <w:p w14:paraId="7922281F" w14:textId="457484D1" w:rsidR="00236413" w:rsidRPr="00236413" w:rsidRDefault="00000000">
          <w:pPr>
            <w:pStyle w:val="TOC1"/>
            <w:rPr>
              <w:rFonts w:eastAsiaTheme="minorEastAsia"/>
              <w:b w:val="0"/>
              <w:bCs w:val="0"/>
              <w:kern w:val="2"/>
              <w14:ligatures w14:val="standardContextual"/>
            </w:rPr>
          </w:pPr>
          <w:hyperlink w:anchor="_Toc141255439" w:history="1">
            <w:r w:rsidR="00236413" w:rsidRPr="00236413">
              <w:rPr>
                <w:rStyle w:val="Hyperlink"/>
              </w:rPr>
              <w:t>BAB I  PENDAHULUAN</w:t>
            </w:r>
            <w:r w:rsidR="00236413" w:rsidRPr="00236413">
              <w:rPr>
                <w:webHidden/>
              </w:rPr>
              <w:tab/>
            </w:r>
            <w:r w:rsidR="00236413" w:rsidRPr="00236413">
              <w:rPr>
                <w:webHidden/>
              </w:rPr>
              <w:fldChar w:fldCharType="begin"/>
            </w:r>
            <w:r w:rsidR="00236413" w:rsidRPr="00236413">
              <w:rPr>
                <w:webHidden/>
              </w:rPr>
              <w:instrText xml:space="preserve"> PAGEREF _Toc141255439 \h </w:instrText>
            </w:r>
            <w:r w:rsidR="00236413" w:rsidRPr="00236413">
              <w:rPr>
                <w:webHidden/>
              </w:rPr>
            </w:r>
            <w:r w:rsidR="00236413" w:rsidRPr="00236413">
              <w:rPr>
                <w:webHidden/>
              </w:rPr>
              <w:fldChar w:fldCharType="separate"/>
            </w:r>
            <w:r w:rsidR="0068313A">
              <w:rPr>
                <w:webHidden/>
              </w:rPr>
              <w:t>1</w:t>
            </w:r>
            <w:r w:rsidR="00236413" w:rsidRPr="00236413">
              <w:rPr>
                <w:webHidden/>
              </w:rPr>
              <w:fldChar w:fldCharType="end"/>
            </w:r>
          </w:hyperlink>
        </w:p>
        <w:p w14:paraId="2E6A2A05" w14:textId="11D53BE5"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0" w:history="1">
            <w:r w:rsidR="00236413" w:rsidRPr="00236413">
              <w:rPr>
                <w:rStyle w:val="Hyperlink"/>
                <w:rFonts w:ascii="Times New Roman" w:hAnsi="Times New Roman" w:cs="Times New Roman"/>
                <w:noProof/>
                <w:sz w:val="24"/>
                <w:szCs w:val="24"/>
              </w:rPr>
              <w:t>1.1 Latar Belakang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w:t>
            </w:r>
            <w:r w:rsidR="00236413" w:rsidRPr="00236413">
              <w:rPr>
                <w:rFonts w:ascii="Times New Roman" w:hAnsi="Times New Roman" w:cs="Times New Roman"/>
                <w:noProof/>
                <w:webHidden/>
                <w:sz w:val="24"/>
                <w:szCs w:val="24"/>
              </w:rPr>
              <w:fldChar w:fldCharType="end"/>
            </w:r>
          </w:hyperlink>
        </w:p>
        <w:p w14:paraId="39DAC5ED" w14:textId="6B878DDB"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1" w:history="1">
            <w:r w:rsidR="00236413" w:rsidRPr="00236413">
              <w:rPr>
                <w:rStyle w:val="Hyperlink"/>
                <w:rFonts w:ascii="Times New Roman" w:hAnsi="Times New Roman" w:cs="Times New Roman"/>
                <w:noProof/>
                <w:sz w:val="24"/>
                <w:szCs w:val="24"/>
              </w:rPr>
              <w:t>1.2 Identifikasi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3</w:t>
            </w:r>
            <w:r w:rsidR="00236413" w:rsidRPr="00236413">
              <w:rPr>
                <w:rFonts w:ascii="Times New Roman" w:hAnsi="Times New Roman" w:cs="Times New Roman"/>
                <w:noProof/>
                <w:webHidden/>
                <w:sz w:val="24"/>
                <w:szCs w:val="24"/>
              </w:rPr>
              <w:fldChar w:fldCharType="end"/>
            </w:r>
          </w:hyperlink>
        </w:p>
        <w:p w14:paraId="18E7F336" w14:textId="77791955"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2" w:history="1">
            <w:r w:rsidR="00236413" w:rsidRPr="00236413">
              <w:rPr>
                <w:rStyle w:val="Hyperlink"/>
                <w:rFonts w:ascii="Times New Roman" w:hAnsi="Times New Roman" w:cs="Times New Roman"/>
                <w:noProof/>
                <w:sz w:val="24"/>
                <w:szCs w:val="24"/>
              </w:rPr>
              <w:t>1.3 Bata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4</w:t>
            </w:r>
            <w:r w:rsidR="00236413" w:rsidRPr="00236413">
              <w:rPr>
                <w:rFonts w:ascii="Times New Roman" w:hAnsi="Times New Roman" w:cs="Times New Roman"/>
                <w:noProof/>
                <w:webHidden/>
                <w:sz w:val="24"/>
                <w:szCs w:val="24"/>
              </w:rPr>
              <w:fldChar w:fldCharType="end"/>
            </w:r>
          </w:hyperlink>
        </w:p>
        <w:p w14:paraId="156A177E" w14:textId="1E32CD25"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3" w:history="1">
            <w:r w:rsidR="00236413" w:rsidRPr="00236413">
              <w:rPr>
                <w:rStyle w:val="Hyperlink"/>
                <w:rFonts w:ascii="Times New Roman" w:hAnsi="Times New Roman" w:cs="Times New Roman"/>
                <w:noProof/>
                <w:sz w:val="24"/>
                <w:szCs w:val="24"/>
              </w:rPr>
              <w:t>1.4 Perumusan Masalah</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2213EB15" w14:textId="52966924"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4" w:history="1">
            <w:r w:rsidR="00236413" w:rsidRPr="00236413">
              <w:rPr>
                <w:rStyle w:val="Hyperlink"/>
                <w:rFonts w:ascii="Times New Roman" w:hAnsi="Times New Roman" w:cs="Times New Roman"/>
                <w:noProof/>
                <w:sz w:val="24"/>
                <w:szCs w:val="24"/>
              </w:rPr>
              <w:t>1.5  Tujuan Dan Manfaat Peneliti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5</w:t>
            </w:r>
            <w:r w:rsidR="00236413" w:rsidRPr="00236413">
              <w:rPr>
                <w:rFonts w:ascii="Times New Roman" w:hAnsi="Times New Roman" w:cs="Times New Roman"/>
                <w:noProof/>
                <w:webHidden/>
                <w:sz w:val="24"/>
                <w:szCs w:val="24"/>
              </w:rPr>
              <w:fldChar w:fldCharType="end"/>
            </w:r>
          </w:hyperlink>
        </w:p>
        <w:p w14:paraId="712E41D8" w14:textId="6456955D"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5" w:history="1">
            <w:r w:rsidR="00236413" w:rsidRPr="00236413">
              <w:rPr>
                <w:rStyle w:val="Hyperlink"/>
                <w:rFonts w:ascii="Times New Roman" w:hAnsi="Times New Roman" w:cs="Times New Roman"/>
                <w:noProof/>
                <w:sz w:val="24"/>
                <w:szCs w:val="24"/>
              </w:rPr>
              <w:t>1.6  Sistematika Penulis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A0E4AC" w14:textId="4FCB2A1A" w:rsidR="00236413" w:rsidRPr="00236413" w:rsidRDefault="00000000">
          <w:pPr>
            <w:pStyle w:val="TOC1"/>
            <w:rPr>
              <w:rFonts w:eastAsiaTheme="minorEastAsia"/>
              <w:b w:val="0"/>
              <w:bCs w:val="0"/>
              <w:kern w:val="2"/>
              <w14:ligatures w14:val="standardContextual"/>
            </w:rPr>
          </w:pPr>
          <w:hyperlink w:anchor="_Toc141255446" w:history="1">
            <w:r w:rsidR="00236413" w:rsidRPr="00236413">
              <w:rPr>
                <w:rStyle w:val="Hyperlink"/>
              </w:rPr>
              <w:t>BAB II  LANDASAN TEORI</w:t>
            </w:r>
            <w:r w:rsidR="00236413" w:rsidRPr="00236413">
              <w:rPr>
                <w:webHidden/>
              </w:rPr>
              <w:tab/>
            </w:r>
            <w:r w:rsidR="00236413" w:rsidRPr="00236413">
              <w:rPr>
                <w:webHidden/>
              </w:rPr>
              <w:fldChar w:fldCharType="begin"/>
            </w:r>
            <w:r w:rsidR="00236413" w:rsidRPr="00236413">
              <w:rPr>
                <w:webHidden/>
              </w:rPr>
              <w:instrText xml:space="preserve"> PAGEREF _Toc141255446 \h </w:instrText>
            </w:r>
            <w:r w:rsidR="00236413" w:rsidRPr="00236413">
              <w:rPr>
                <w:webHidden/>
              </w:rPr>
            </w:r>
            <w:r w:rsidR="00236413" w:rsidRPr="00236413">
              <w:rPr>
                <w:webHidden/>
              </w:rPr>
              <w:fldChar w:fldCharType="separate"/>
            </w:r>
            <w:r w:rsidR="0068313A">
              <w:rPr>
                <w:webHidden/>
              </w:rPr>
              <w:t>6</w:t>
            </w:r>
            <w:r w:rsidR="00236413" w:rsidRPr="00236413">
              <w:rPr>
                <w:webHidden/>
              </w:rPr>
              <w:fldChar w:fldCharType="end"/>
            </w:r>
          </w:hyperlink>
        </w:p>
        <w:p w14:paraId="35714EDC" w14:textId="690148B0"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47" w:history="1">
            <w:r w:rsidR="00236413" w:rsidRPr="00236413">
              <w:rPr>
                <w:rStyle w:val="Hyperlink"/>
                <w:rFonts w:ascii="Times New Roman" w:hAnsi="Times New Roman" w:cs="Times New Roman"/>
                <w:noProof/>
                <w:sz w:val="24"/>
                <w:szCs w:val="24"/>
              </w:rPr>
              <w:t>2.1 Tinjauan Pustak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56EB267C" w14:textId="68BECD4E" w:rsidR="00236413" w:rsidRPr="00236413" w:rsidRDefault="00000000">
          <w:pPr>
            <w:pStyle w:val="TOC3"/>
            <w:tabs>
              <w:tab w:val="left" w:pos="1320"/>
              <w:tab w:val="right" w:leader="dot" w:pos="7928"/>
            </w:tabs>
            <w:rPr>
              <w:rFonts w:ascii="Times New Roman" w:eastAsiaTheme="minorEastAsia" w:hAnsi="Times New Roman" w:cs="Times New Roman"/>
              <w:noProof/>
              <w:kern w:val="2"/>
              <w:sz w:val="24"/>
              <w:szCs w:val="24"/>
              <w14:ligatures w14:val="standardContextual"/>
            </w:rPr>
          </w:pPr>
          <w:hyperlink w:anchor="_Toc141255448" w:history="1">
            <w:r w:rsidR="00236413" w:rsidRPr="00236413">
              <w:rPr>
                <w:rStyle w:val="Hyperlink"/>
                <w:rFonts w:ascii="Times New Roman" w:hAnsi="Times New Roman" w:cs="Times New Roman"/>
                <w:noProof/>
                <w:sz w:val="24"/>
                <w:szCs w:val="24"/>
              </w:rPr>
              <w:t xml:space="preserve">2.1.1 </w:t>
            </w:r>
            <w:r w:rsidR="00236413" w:rsidRPr="00236413">
              <w:rPr>
                <w:rFonts w:ascii="Times New Roman" w:eastAsiaTheme="minorEastAsia" w:hAnsi="Times New Roman" w:cs="Times New Roman"/>
                <w:noProof/>
                <w:kern w:val="2"/>
                <w:sz w:val="24"/>
                <w:szCs w:val="24"/>
                <w14:ligatures w14:val="standardContextual"/>
              </w:rPr>
              <w:tab/>
            </w:r>
            <w:r w:rsidR="00236413" w:rsidRPr="00236413">
              <w:rPr>
                <w:rStyle w:val="Hyperlink"/>
                <w:rFonts w:ascii="Times New Roman" w:hAnsi="Times New Roman" w:cs="Times New Roman"/>
                <w:noProof/>
                <w:sz w:val="24"/>
                <w:szCs w:val="24"/>
              </w:rPr>
              <w:t>Sistem</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6</w:t>
            </w:r>
            <w:r w:rsidR="00236413" w:rsidRPr="00236413">
              <w:rPr>
                <w:rFonts w:ascii="Times New Roman" w:hAnsi="Times New Roman" w:cs="Times New Roman"/>
                <w:noProof/>
                <w:webHidden/>
                <w:sz w:val="24"/>
                <w:szCs w:val="24"/>
              </w:rPr>
              <w:fldChar w:fldCharType="end"/>
            </w:r>
          </w:hyperlink>
        </w:p>
        <w:p w14:paraId="163057B7" w14:textId="2972FB0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49" w:history="1">
            <w:r w:rsidR="00236413" w:rsidRPr="00236413">
              <w:rPr>
                <w:rStyle w:val="Hyperlink"/>
                <w:rFonts w:ascii="Times New Roman" w:hAnsi="Times New Roman" w:cs="Times New Roman"/>
                <w:noProof/>
                <w:sz w:val="24"/>
                <w:szCs w:val="24"/>
              </w:rPr>
              <w:t>2.1.2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4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7</w:t>
            </w:r>
            <w:r w:rsidR="00236413" w:rsidRPr="00236413">
              <w:rPr>
                <w:rFonts w:ascii="Times New Roman" w:hAnsi="Times New Roman" w:cs="Times New Roman"/>
                <w:noProof/>
                <w:webHidden/>
                <w:sz w:val="24"/>
                <w:szCs w:val="24"/>
              </w:rPr>
              <w:fldChar w:fldCharType="end"/>
            </w:r>
          </w:hyperlink>
        </w:p>
        <w:p w14:paraId="57A1B3D6" w14:textId="5252B829"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0" w:history="1">
            <w:r w:rsidR="00236413" w:rsidRPr="00236413">
              <w:rPr>
                <w:rStyle w:val="Hyperlink"/>
                <w:rFonts w:ascii="Times New Roman" w:hAnsi="Times New Roman" w:cs="Times New Roman"/>
                <w:noProof/>
                <w:sz w:val="24"/>
                <w:szCs w:val="24"/>
              </w:rPr>
              <w:t>2.1.3 Sistem Inform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717D06F6" w14:textId="40BE6E43"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1" w:history="1">
            <w:r w:rsidR="00236413" w:rsidRPr="00236413">
              <w:rPr>
                <w:rStyle w:val="Hyperlink"/>
                <w:rFonts w:ascii="Times New Roman" w:hAnsi="Times New Roman" w:cs="Times New Roman"/>
                <w:noProof/>
                <w:sz w:val="24"/>
                <w:szCs w:val="24"/>
              </w:rPr>
              <w:t>2.1.4 Sistem Informasi Pendafta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8</w:t>
            </w:r>
            <w:r w:rsidR="00236413" w:rsidRPr="00236413">
              <w:rPr>
                <w:rFonts w:ascii="Times New Roman" w:hAnsi="Times New Roman" w:cs="Times New Roman"/>
                <w:noProof/>
                <w:webHidden/>
                <w:sz w:val="24"/>
                <w:szCs w:val="24"/>
              </w:rPr>
              <w:fldChar w:fldCharType="end"/>
            </w:r>
          </w:hyperlink>
        </w:p>
        <w:p w14:paraId="6480EC9F" w14:textId="54AC82C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2" w:history="1">
            <w:r w:rsidR="00236413" w:rsidRPr="00236413">
              <w:rPr>
                <w:rStyle w:val="Hyperlink"/>
                <w:rFonts w:ascii="Times New Roman" w:hAnsi="Times New Roman" w:cs="Times New Roman"/>
                <w:noProof/>
                <w:sz w:val="24"/>
                <w:szCs w:val="24"/>
              </w:rPr>
              <w:t xml:space="preserve">2.1.5 </w:t>
            </w:r>
            <w:r w:rsidR="00236413" w:rsidRPr="00236413">
              <w:rPr>
                <w:rStyle w:val="Hyperlink"/>
                <w:rFonts w:ascii="Times New Roman" w:hAnsi="Times New Roman" w:cs="Times New Roman"/>
                <w:i/>
                <w:iCs/>
                <w:noProof/>
                <w:sz w:val="24"/>
                <w:szCs w:val="24"/>
              </w:rPr>
              <w:t>Website</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9</w:t>
            </w:r>
            <w:r w:rsidR="00236413" w:rsidRPr="00236413">
              <w:rPr>
                <w:rFonts w:ascii="Times New Roman" w:hAnsi="Times New Roman" w:cs="Times New Roman"/>
                <w:noProof/>
                <w:webHidden/>
                <w:sz w:val="24"/>
                <w:szCs w:val="24"/>
              </w:rPr>
              <w:fldChar w:fldCharType="end"/>
            </w:r>
          </w:hyperlink>
        </w:p>
        <w:p w14:paraId="41028746" w14:textId="12B78523"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3" w:history="1">
            <w:r w:rsidR="00236413" w:rsidRPr="00236413">
              <w:rPr>
                <w:rStyle w:val="Hyperlink"/>
                <w:rFonts w:ascii="Times New Roman" w:hAnsi="Times New Roman" w:cs="Times New Roman"/>
                <w:noProof/>
                <w:sz w:val="24"/>
                <w:szCs w:val="24"/>
              </w:rPr>
              <w:t xml:space="preserve">2.1.6 </w:t>
            </w:r>
            <w:r w:rsidR="00236413" w:rsidRPr="00236413">
              <w:rPr>
                <w:rStyle w:val="Hyperlink"/>
                <w:rFonts w:ascii="Times New Roman" w:hAnsi="Times New Roman" w:cs="Times New Roman"/>
                <w:i/>
                <w:iCs/>
                <w:noProof/>
                <w:sz w:val="24"/>
                <w:szCs w:val="24"/>
              </w:rPr>
              <w:t>Hyper Text Markup Language (HT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0</w:t>
            </w:r>
            <w:r w:rsidR="00236413" w:rsidRPr="00236413">
              <w:rPr>
                <w:rFonts w:ascii="Times New Roman" w:hAnsi="Times New Roman" w:cs="Times New Roman"/>
                <w:noProof/>
                <w:webHidden/>
                <w:sz w:val="24"/>
                <w:szCs w:val="24"/>
              </w:rPr>
              <w:fldChar w:fldCharType="end"/>
            </w:r>
          </w:hyperlink>
        </w:p>
        <w:p w14:paraId="190C5768" w14:textId="06DE68AE"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4" w:history="1">
            <w:r w:rsidR="00236413" w:rsidRPr="00236413">
              <w:rPr>
                <w:rStyle w:val="Hyperlink"/>
                <w:rFonts w:ascii="Times New Roman" w:hAnsi="Times New Roman" w:cs="Times New Roman"/>
                <w:noProof/>
                <w:sz w:val="24"/>
                <w:szCs w:val="24"/>
              </w:rPr>
              <w:t xml:space="preserve">2.1.7 </w:t>
            </w:r>
            <w:r w:rsidR="00236413" w:rsidRPr="00236413">
              <w:rPr>
                <w:rStyle w:val="Hyperlink"/>
                <w:rFonts w:ascii="Times New Roman" w:hAnsi="Times New Roman" w:cs="Times New Roman"/>
                <w:i/>
                <w:iCs/>
                <w:noProof/>
                <w:sz w:val="24"/>
                <w:szCs w:val="24"/>
              </w:rPr>
              <w:t>PH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0981F57F" w14:textId="6A5078D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5" w:history="1">
            <w:r w:rsidR="00236413" w:rsidRPr="00236413">
              <w:rPr>
                <w:rStyle w:val="Hyperlink"/>
                <w:rFonts w:ascii="Times New Roman" w:hAnsi="Times New Roman" w:cs="Times New Roman"/>
                <w:noProof/>
                <w:sz w:val="24"/>
                <w:szCs w:val="24"/>
              </w:rPr>
              <w:t xml:space="preserve">2.1.8 </w:t>
            </w:r>
            <w:r w:rsidR="00236413" w:rsidRPr="00236413">
              <w:rPr>
                <w:rStyle w:val="Hyperlink"/>
                <w:rFonts w:ascii="Times New Roman" w:hAnsi="Times New Roman" w:cs="Times New Roman"/>
                <w:i/>
                <w:iCs/>
                <w:noProof/>
                <w:sz w:val="24"/>
                <w:szCs w:val="24"/>
              </w:rPr>
              <w:t>Bootstrap</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1</w:t>
            </w:r>
            <w:r w:rsidR="00236413" w:rsidRPr="00236413">
              <w:rPr>
                <w:rFonts w:ascii="Times New Roman" w:hAnsi="Times New Roman" w:cs="Times New Roman"/>
                <w:noProof/>
                <w:webHidden/>
                <w:sz w:val="24"/>
                <w:szCs w:val="24"/>
              </w:rPr>
              <w:fldChar w:fldCharType="end"/>
            </w:r>
          </w:hyperlink>
        </w:p>
        <w:p w14:paraId="59B3ABE7" w14:textId="3B9F3C2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6" w:history="1">
            <w:r w:rsidR="00236413" w:rsidRPr="00236413">
              <w:rPr>
                <w:rStyle w:val="Hyperlink"/>
                <w:rFonts w:ascii="Times New Roman" w:hAnsi="Times New Roman" w:cs="Times New Roman"/>
                <w:noProof/>
                <w:sz w:val="24"/>
                <w:szCs w:val="24"/>
              </w:rPr>
              <w:t>2.1.9 Basis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2</w:t>
            </w:r>
            <w:r w:rsidR="00236413" w:rsidRPr="00236413">
              <w:rPr>
                <w:rFonts w:ascii="Times New Roman" w:hAnsi="Times New Roman" w:cs="Times New Roman"/>
                <w:noProof/>
                <w:webHidden/>
                <w:sz w:val="24"/>
                <w:szCs w:val="24"/>
              </w:rPr>
              <w:fldChar w:fldCharType="end"/>
            </w:r>
          </w:hyperlink>
        </w:p>
        <w:p w14:paraId="5CD6A18C" w14:textId="5B8D1946"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7" w:history="1">
            <w:r w:rsidR="00236413" w:rsidRPr="00236413">
              <w:rPr>
                <w:rStyle w:val="Hyperlink"/>
                <w:rFonts w:ascii="Times New Roman" w:hAnsi="Times New Roman" w:cs="Times New Roman"/>
                <w:noProof/>
                <w:sz w:val="24"/>
                <w:szCs w:val="24"/>
              </w:rPr>
              <w:t>2.1.10 Larave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3</w:t>
            </w:r>
            <w:r w:rsidR="00236413" w:rsidRPr="00236413">
              <w:rPr>
                <w:rFonts w:ascii="Times New Roman" w:hAnsi="Times New Roman" w:cs="Times New Roman"/>
                <w:noProof/>
                <w:webHidden/>
                <w:sz w:val="24"/>
                <w:szCs w:val="24"/>
              </w:rPr>
              <w:fldChar w:fldCharType="end"/>
            </w:r>
          </w:hyperlink>
        </w:p>
        <w:p w14:paraId="31004F87" w14:textId="2209331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8" w:history="1">
            <w:r w:rsidR="00236413" w:rsidRPr="00236413">
              <w:rPr>
                <w:rStyle w:val="Hyperlink"/>
                <w:rFonts w:ascii="Times New Roman" w:hAnsi="Times New Roman" w:cs="Times New Roman"/>
                <w:noProof/>
                <w:sz w:val="24"/>
                <w:szCs w:val="24"/>
              </w:rPr>
              <w:t>2.1.11 ERD (</w:t>
            </w:r>
            <w:r w:rsidR="00236413" w:rsidRPr="00236413">
              <w:rPr>
                <w:rStyle w:val="Hyperlink"/>
                <w:rFonts w:ascii="Times New Roman" w:hAnsi="Times New Roman" w:cs="Times New Roman"/>
                <w:i/>
                <w:iCs/>
                <w:noProof/>
                <w:sz w:val="24"/>
                <w:szCs w:val="24"/>
              </w:rPr>
              <w:t>Entity Relationship Diagram</w:t>
            </w:r>
            <w:r w:rsidR="00236413" w:rsidRPr="00236413">
              <w:rPr>
                <w:rStyle w:val="Hyperlink"/>
                <w:rFonts w:ascii="Times New Roman" w:hAnsi="Times New Roman" w:cs="Times New Roman"/>
                <w:noProof/>
                <w:sz w:val="24"/>
                <w:szCs w:val="24"/>
              </w:rPr>
              <w: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8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73F7B572" w14:textId="59678ECF"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59" w:history="1">
            <w:r w:rsidR="00236413" w:rsidRPr="00236413">
              <w:rPr>
                <w:rStyle w:val="Hyperlink"/>
                <w:rFonts w:ascii="Times New Roman" w:hAnsi="Times New Roman" w:cs="Times New Roman"/>
                <w:noProof/>
                <w:sz w:val="24"/>
                <w:szCs w:val="24"/>
              </w:rPr>
              <w:t>2.1.12 Normalisasi</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5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4</w:t>
            </w:r>
            <w:r w:rsidR="00236413" w:rsidRPr="00236413">
              <w:rPr>
                <w:rFonts w:ascii="Times New Roman" w:hAnsi="Times New Roman" w:cs="Times New Roman"/>
                <w:noProof/>
                <w:webHidden/>
                <w:sz w:val="24"/>
                <w:szCs w:val="24"/>
              </w:rPr>
              <w:fldChar w:fldCharType="end"/>
            </w:r>
          </w:hyperlink>
        </w:p>
        <w:p w14:paraId="00F8DA97" w14:textId="177038F6"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0" w:history="1">
            <w:r w:rsidR="00236413" w:rsidRPr="00236413">
              <w:rPr>
                <w:rStyle w:val="Hyperlink"/>
                <w:rFonts w:ascii="Times New Roman" w:hAnsi="Times New Roman" w:cs="Times New Roman"/>
                <w:noProof/>
                <w:sz w:val="24"/>
                <w:szCs w:val="24"/>
              </w:rPr>
              <w:t xml:space="preserve">2.1.13 </w:t>
            </w:r>
            <w:r w:rsidR="00236413" w:rsidRPr="00236413">
              <w:rPr>
                <w:rStyle w:val="Hyperlink"/>
                <w:rFonts w:ascii="Times New Roman" w:hAnsi="Times New Roman" w:cs="Times New Roman"/>
                <w:i/>
                <w:iCs/>
                <w:noProof/>
                <w:sz w:val="24"/>
                <w:szCs w:val="24"/>
              </w:rPr>
              <w:t>Unified Modeling Language (UM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6</w:t>
            </w:r>
            <w:r w:rsidR="00236413" w:rsidRPr="00236413">
              <w:rPr>
                <w:rFonts w:ascii="Times New Roman" w:hAnsi="Times New Roman" w:cs="Times New Roman"/>
                <w:noProof/>
                <w:webHidden/>
                <w:sz w:val="24"/>
                <w:szCs w:val="24"/>
              </w:rPr>
              <w:fldChar w:fldCharType="end"/>
            </w:r>
          </w:hyperlink>
        </w:p>
        <w:p w14:paraId="65E69637" w14:textId="5FA67C47"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1" w:history="1">
            <w:r w:rsidR="00236413" w:rsidRPr="00236413">
              <w:rPr>
                <w:rStyle w:val="Hyperlink"/>
                <w:rFonts w:ascii="Times New Roman" w:hAnsi="Times New Roman" w:cs="Times New Roman"/>
                <w:noProof/>
                <w:sz w:val="24"/>
                <w:szCs w:val="24"/>
              </w:rPr>
              <w:t xml:space="preserve">2.1.14 </w:t>
            </w:r>
            <w:r w:rsidR="00236413" w:rsidRPr="00236413">
              <w:rPr>
                <w:rStyle w:val="Hyperlink"/>
                <w:rFonts w:ascii="Times New Roman" w:hAnsi="Times New Roman" w:cs="Times New Roman"/>
                <w:i/>
                <w:iCs/>
                <w:noProof/>
                <w:sz w:val="24"/>
                <w:szCs w:val="24"/>
              </w:rPr>
              <w:t>MySQL</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8</w:t>
            </w:r>
            <w:r w:rsidR="00236413" w:rsidRPr="00236413">
              <w:rPr>
                <w:rFonts w:ascii="Times New Roman" w:hAnsi="Times New Roman" w:cs="Times New Roman"/>
                <w:noProof/>
                <w:webHidden/>
                <w:sz w:val="24"/>
                <w:szCs w:val="24"/>
              </w:rPr>
              <w:fldChar w:fldCharType="end"/>
            </w:r>
          </w:hyperlink>
        </w:p>
        <w:p w14:paraId="5A1DA122" w14:textId="78F18154"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2" w:history="1">
            <w:r w:rsidR="00236413" w:rsidRPr="00236413">
              <w:rPr>
                <w:rStyle w:val="Hyperlink"/>
                <w:rFonts w:ascii="Times New Roman" w:hAnsi="Times New Roman" w:cs="Times New Roman"/>
                <w:noProof/>
                <w:sz w:val="24"/>
                <w:szCs w:val="24"/>
              </w:rPr>
              <w:t xml:space="preserve">2.1.15 </w:t>
            </w:r>
            <w:r w:rsidR="00236413" w:rsidRPr="00236413">
              <w:rPr>
                <w:rStyle w:val="Hyperlink"/>
                <w:rFonts w:ascii="Times New Roman" w:hAnsi="Times New Roman" w:cs="Times New Roman"/>
                <w:i/>
                <w:iCs/>
                <w:noProof/>
                <w:sz w:val="24"/>
                <w:szCs w:val="24"/>
              </w:rPr>
              <w:t>Larago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2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19</w:t>
            </w:r>
            <w:r w:rsidR="00236413" w:rsidRPr="00236413">
              <w:rPr>
                <w:rFonts w:ascii="Times New Roman" w:hAnsi="Times New Roman" w:cs="Times New Roman"/>
                <w:noProof/>
                <w:webHidden/>
                <w:sz w:val="24"/>
                <w:szCs w:val="24"/>
              </w:rPr>
              <w:fldChar w:fldCharType="end"/>
            </w:r>
          </w:hyperlink>
        </w:p>
        <w:p w14:paraId="3DBB82E6" w14:textId="3E1AC80B"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3" w:history="1">
            <w:r w:rsidR="00236413" w:rsidRPr="00236413">
              <w:rPr>
                <w:rStyle w:val="Hyperlink"/>
                <w:rFonts w:ascii="Times New Roman" w:hAnsi="Times New Roman" w:cs="Times New Roman"/>
                <w:noProof/>
                <w:sz w:val="24"/>
                <w:szCs w:val="24"/>
              </w:rPr>
              <w:t xml:space="preserve">2.1.16 </w:t>
            </w:r>
            <w:r w:rsidR="00236413" w:rsidRPr="00236413">
              <w:rPr>
                <w:rStyle w:val="Hyperlink"/>
                <w:rFonts w:ascii="Times New Roman" w:hAnsi="Times New Roman" w:cs="Times New Roman"/>
                <w:i/>
                <w:iCs/>
                <w:noProof/>
                <w:sz w:val="24"/>
                <w:szCs w:val="24"/>
              </w:rPr>
              <w:t>SWO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3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D997A75" w14:textId="55D7BB7A"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4" w:history="1">
            <w:r w:rsidR="00236413" w:rsidRPr="00236413">
              <w:rPr>
                <w:rStyle w:val="Hyperlink"/>
                <w:rFonts w:ascii="Times New Roman" w:hAnsi="Times New Roman" w:cs="Times New Roman"/>
                <w:noProof/>
                <w:sz w:val="24"/>
                <w:szCs w:val="24"/>
              </w:rPr>
              <w:t xml:space="preserve">2.1.17 </w:t>
            </w:r>
            <w:r w:rsidR="00236413" w:rsidRPr="00236413">
              <w:rPr>
                <w:rStyle w:val="Hyperlink"/>
                <w:rFonts w:ascii="Times New Roman" w:hAnsi="Times New Roman" w:cs="Times New Roman"/>
                <w:i/>
                <w:iCs/>
                <w:noProof/>
                <w:sz w:val="24"/>
                <w:szCs w:val="24"/>
              </w:rPr>
              <w:t>Blackbox</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4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63FBD097" w14:textId="43F08E4D"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5" w:history="1">
            <w:r w:rsidR="00236413" w:rsidRPr="00236413">
              <w:rPr>
                <w:rStyle w:val="Hyperlink"/>
                <w:rFonts w:ascii="Times New Roman" w:hAnsi="Times New Roman" w:cs="Times New Roman"/>
                <w:noProof/>
                <w:sz w:val="24"/>
                <w:szCs w:val="24"/>
              </w:rPr>
              <w:t>2.1.18 Pengujian Be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5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2</w:t>
            </w:r>
            <w:r w:rsidR="00236413" w:rsidRPr="00236413">
              <w:rPr>
                <w:rFonts w:ascii="Times New Roman" w:hAnsi="Times New Roman" w:cs="Times New Roman"/>
                <w:noProof/>
                <w:webHidden/>
                <w:sz w:val="24"/>
                <w:szCs w:val="24"/>
              </w:rPr>
              <w:fldChar w:fldCharType="end"/>
            </w:r>
          </w:hyperlink>
        </w:p>
        <w:p w14:paraId="4E7E14E2" w14:textId="73E29892" w:rsidR="00236413" w:rsidRPr="00236413" w:rsidRDefault="00000000">
          <w:pPr>
            <w:pStyle w:val="TOC3"/>
            <w:tabs>
              <w:tab w:val="right" w:leader="dot" w:pos="7928"/>
            </w:tabs>
            <w:rPr>
              <w:rFonts w:ascii="Times New Roman" w:eastAsiaTheme="minorEastAsia" w:hAnsi="Times New Roman" w:cs="Times New Roman"/>
              <w:noProof/>
              <w:kern w:val="2"/>
              <w:sz w:val="24"/>
              <w:szCs w:val="24"/>
              <w14:ligatures w14:val="standardContextual"/>
            </w:rPr>
          </w:pPr>
          <w:hyperlink w:anchor="_Toc141255466" w:history="1">
            <w:r w:rsidR="00236413" w:rsidRPr="00236413">
              <w:rPr>
                <w:rStyle w:val="Hyperlink"/>
                <w:rFonts w:ascii="Times New Roman" w:hAnsi="Times New Roman" w:cs="Times New Roman"/>
                <w:noProof/>
                <w:sz w:val="24"/>
                <w:szCs w:val="24"/>
              </w:rPr>
              <w:t>2.1.19 Pengujian Alf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6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55F40EBF" w14:textId="4EFF22AC"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7" w:history="1">
            <w:r w:rsidR="00236413" w:rsidRPr="00236413">
              <w:rPr>
                <w:rStyle w:val="Hyperlink"/>
                <w:rFonts w:ascii="Times New Roman" w:hAnsi="Times New Roman" w:cs="Times New Roman"/>
                <w:noProof/>
                <w:sz w:val="24"/>
                <w:szCs w:val="24"/>
              </w:rPr>
              <w:t>2.2 Penelitian Terkait</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7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EE69DC4" w14:textId="757AE63E" w:rsidR="00236413" w:rsidRPr="00236413" w:rsidRDefault="00000000">
          <w:pPr>
            <w:pStyle w:val="TOC1"/>
            <w:rPr>
              <w:rFonts w:eastAsiaTheme="minorEastAsia"/>
              <w:b w:val="0"/>
              <w:bCs w:val="0"/>
              <w:kern w:val="2"/>
              <w14:ligatures w14:val="standardContextual"/>
            </w:rPr>
          </w:pPr>
          <w:hyperlink w:anchor="_Toc141255468" w:history="1">
            <w:r w:rsidR="00236413" w:rsidRPr="00236413">
              <w:rPr>
                <w:rStyle w:val="Hyperlink"/>
              </w:rPr>
              <w:t>BAB III  METODOLOGI PENELITIAN</w:t>
            </w:r>
            <w:r w:rsidR="00236413" w:rsidRPr="00236413">
              <w:rPr>
                <w:webHidden/>
              </w:rPr>
              <w:tab/>
            </w:r>
            <w:r w:rsidR="00236413" w:rsidRPr="00236413">
              <w:rPr>
                <w:webHidden/>
              </w:rPr>
              <w:fldChar w:fldCharType="begin"/>
            </w:r>
            <w:r w:rsidR="00236413" w:rsidRPr="00236413">
              <w:rPr>
                <w:webHidden/>
              </w:rPr>
              <w:instrText xml:space="preserve"> PAGEREF _Toc141255468 \h </w:instrText>
            </w:r>
            <w:r w:rsidR="00236413" w:rsidRPr="00236413">
              <w:rPr>
                <w:webHidden/>
              </w:rPr>
            </w:r>
            <w:r w:rsidR="00236413" w:rsidRPr="00236413">
              <w:rPr>
                <w:webHidden/>
              </w:rPr>
              <w:fldChar w:fldCharType="separate"/>
            </w:r>
            <w:r w:rsidR="0068313A">
              <w:rPr>
                <w:webHidden/>
              </w:rPr>
              <w:t>20</w:t>
            </w:r>
            <w:r w:rsidR="00236413" w:rsidRPr="00236413">
              <w:rPr>
                <w:webHidden/>
              </w:rPr>
              <w:fldChar w:fldCharType="end"/>
            </w:r>
          </w:hyperlink>
        </w:p>
        <w:p w14:paraId="403F1CA7" w14:textId="52DDDCA9"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69" w:history="1">
            <w:r w:rsidR="00236413" w:rsidRPr="00236413">
              <w:rPr>
                <w:rStyle w:val="Hyperlink"/>
                <w:rFonts w:ascii="Times New Roman" w:hAnsi="Times New Roman" w:cs="Times New Roman"/>
                <w:noProof/>
                <w:sz w:val="24"/>
                <w:szCs w:val="24"/>
              </w:rPr>
              <w:t>3.1 Teknik Pengumpulan Data</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69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0</w:t>
            </w:r>
            <w:r w:rsidR="00236413" w:rsidRPr="00236413">
              <w:rPr>
                <w:rFonts w:ascii="Times New Roman" w:hAnsi="Times New Roman" w:cs="Times New Roman"/>
                <w:noProof/>
                <w:webHidden/>
                <w:sz w:val="24"/>
                <w:szCs w:val="24"/>
              </w:rPr>
              <w:fldChar w:fldCharType="end"/>
            </w:r>
          </w:hyperlink>
        </w:p>
        <w:p w14:paraId="503B1233" w14:textId="244DECCE"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0" w:history="1">
            <w:r w:rsidR="00236413" w:rsidRPr="00236413">
              <w:rPr>
                <w:rStyle w:val="Hyperlink"/>
                <w:rFonts w:ascii="Times New Roman" w:hAnsi="Times New Roman" w:cs="Times New Roman"/>
                <w:noProof/>
                <w:sz w:val="24"/>
                <w:szCs w:val="24"/>
              </w:rPr>
              <w:t>3.2 Model Pengembang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0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1</w:t>
            </w:r>
            <w:r w:rsidR="00236413" w:rsidRPr="00236413">
              <w:rPr>
                <w:rFonts w:ascii="Times New Roman" w:hAnsi="Times New Roman" w:cs="Times New Roman"/>
                <w:noProof/>
                <w:webHidden/>
                <w:sz w:val="24"/>
                <w:szCs w:val="24"/>
              </w:rPr>
              <w:fldChar w:fldCharType="end"/>
            </w:r>
          </w:hyperlink>
        </w:p>
        <w:p w14:paraId="05361F13" w14:textId="0FE8EEE2" w:rsidR="00236413" w:rsidRPr="00236413" w:rsidRDefault="00000000">
          <w:pPr>
            <w:pStyle w:val="TOC2"/>
            <w:tabs>
              <w:tab w:val="right" w:leader="dot" w:pos="7928"/>
            </w:tabs>
            <w:rPr>
              <w:rFonts w:ascii="Times New Roman" w:eastAsiaTheme="minorEastAsia" w:hAnsi="Times New Roman" w:cs="Times New Roman"/>
              <w:noProof/>
              <w:kern w:val="2"/>
              <w:sz w:val="24"/>
              <w:szCs w:val="24"/>
              <w14:ligatures w14:val="standardContextual"/>
            </w:rPr>
          </w:pPr>
          <w:hyperlink w:anchor="_Toc141255471" w:history="1">
            <w:r w:rsidR="00236413" w:rsidRPr="00236413">
              <w:rPr>
                <w:rStyle w:val="Hyperlink"/>
                <w:rFonts w:ascii="Times New Roman" w:hAnsi="Times New Roman" w:cs="Times New Roman"/>
                <w:noProof/>
                <w:sz w:val="24"/>
                <w:szCs w:val="24"/>
              </w:rPr>
              <w:t>3.3 Kerangka Pemikiran</w:t>
            </w:r>
            <w:r w:rsidR="00236413" w:rsidRPr="00236413">
              <w:rPr>
                <w:rFonts w:ascii="Times New Roman" w:hAnsi="Times New Roman" w:cs="Times New Roman"/>
                <w:noProof/>
                <w:webHidden/>
                <w:sz w:val="24"/>
                <w:szCs w:val="24"/>
              </w:rPr>
              <w:tab/>
            </w:r>
            <w:r w:rsidR="00236413" w:rsidRPr="00236413">
              <w:rPr>
                <w:rFonts w:ascii="Times New Roman" w:hAnsi="Times New Roman" w:cs="Times New Roman"/>
                <w:noProof/>
                <w:webHidden/>
                <w:sz w:val="24"/>
                <w:szCs w:val="24"/>
              </w:rPr>
              <w:fldChar w:fldCharType="begin"/>
            </w:r>
            <w:r w:rsidR="00236413" w:rsidRPr="00236413">
              <w:rPr>
                <w:rFonts w:ascii="Times New Roman" w:hAnsi="Times New Roman" w:cs="Times New Roman"/>
                <w:noProof/>
                <w:webHidden/>
                <w:sz w:val="24"/>
                <w:szCs w:val="24"/>
              </w:rPr>
              <w:instrText xml:space="preserve"> PAGEREF _Toc141255471 \h </w:instrText>
            </w:r>
            <w:r w:rsidR="00236413" w:rsidRPr="00236413">
              <w:rPr>
                <w:rFonts w:ascii="Times New Roman" w:hAnsi="Times New Roman" w:cs="Times New Roman"/>
                <w:noProof/>
                <w:webHidden/>
                <w:sz w:val="24"/>
                <w:szCs w:val="24"/>
              </w:rPr>
            </w:r>
            <w:r w:rsidR="00236413" w:rsidRPr="00236413">
              <w:rPr>
                <w:rFonts w:ascii="Times New Roman" w:hAnsi="Times New Roman" w:cs="Times New Roman"/>
                <w:noProof/>
                <w:webHidden/>
                <w:sz w:val="24"/>
                <w:szCs w:val="24"/>
              </w:rPr>
              <w:fldChar w:fldCharType="separate"/>
            </w:r>
            <w:r w:rsidR="0068313A">
              <w:rPr>
                <w:rFonts w:ascii="Times New Roman" w:hAnsi="Times New Roman" w:cs="Times New Roman"/>
                <w:noProof/>
                <w:webHidden/>
                <w:sz w:val="24"/>
                <w:szCs w:val="24"/>
              </w:rPr>
              <w:t>23</w:t>
            </w:r>
            <w:r w:rsidR="00236413" w:rsidRPr="00236413">
              <w:rPr>
                <w:rFonts w:ascii="Times New Roman" w:hAnsi="Times New Roman" w:cs="Times New Roman"/>
                <w:noProof/>
                <w:webHidden/>
                <w:sz w:val="24"/>
                <w:szCs w:val="24"/>
              </w:rPr>
              <w:fldChar w:fldCharType="end"/>
            </w:r>
          </w:hyperlink>
        </w:p>
        <w:p w14:paraId="0852C8A3" w14:textId="6B38356E" w:rsidR="00236413" w:rsidRPr="00236413" w:rsidRDefault="00000000">
          <w:pPr>
            <w:pStyle w:val="TOC1"/>
            <w:rPr>
              <w:rFonts w:eastAsiaTheme="minorEastAsia"/>
              <w:b w:val="0"/>
              <w:bCs w:val="0"/>
              <w:kern w:val="2"/>
              <w14:ligatures w14:val="standardContextual"/>
            </w:rPr>
          </w:pPr>
          <w:hyperlink w:anchor="_Toc141255472" w:history="1">
            <w:r w:rsidR="00236413" w:rsidRPr="00236413">
              <w:rPr>
                <w:rStyle w:val="Hyperlink"/>
              </w:rPr>
              <w:t>DAFTAR PUSTAKA</w:t>
            </w:r>
            <w:r w:rsidR="00236413" w:rsidRPr="00236413">
              <w:rPr>
                <w:webHidden/>
              </w:rPr>
              <w:tab/>
            </w:r>
            <w:r w:rsidR="00236413" w:rsidRPr="00236413">
              <w:rPr>
                <w:webHidden/>
              </w:rPr>
              <w:fldChar w:fldCharType="begin"/>
            </w:r>
            <w:r w:rsidR="00236413" w:rsidRPr="00236413">
              <w:rPr>
                <w:webHidden/>
              </w:rPr>
              <w:instrText xml:space="preserve"> PAGEREF _Toc141255472 \h </w:instrText>
            </w:r>
            <w:r w:rsidR="00236413" w:rsidRPr="00236413">
              <w:rPr>
                <w:webHidden/>
              </w:rPr>
            </w:r>
            <w:r w:rsidR="00236413" w:rsidRPr="00236413">
              <w:rPr>
                <w:webHidden/>
              </w:rPr>
              <w:fldChar w:fldCharType="separate"/>
            </w:r>
            <w:r w:rsidR="0068313A">
              <w:rPr>
                <w:webHidden/>
              </w:rPr>
              <w:t>27</w:t>
            </w:r>
            <w:r w:rsidR="00236413" w:rsidRPr="00236413">
              <w:rPr>
                <w:webHidden/>
              </w:rPr>
              <w:fldChar w:fldCharType="end"/>
            </w:r>
          </w:hyperlink>
        </w:p>
        <w:p w14:paraId="3A548C22" w14:textId="6AE7D98C" w:rsidR="006457D0" w:rsidRPr="00236413" w:rsidRDefault="00257463" w:rsidP="006457D0">
          <w:pPr>
            <w:spacing w:line="360" w:lineRule="auto"/>
            <w:jc w:val="both"/>
            <w:rPr>
              <w:rFonts w:ascii="Times New Roman" w:hAnsi="Times New Roman" w:cs="Times New Roman"/>
              <w:b/>
              <w:bCs/>
              <w:noProof/>
              <w:sz w:val="24"/>
              <w:szCs w:val="24"/>
            </w:rPr>
          </w:pPr>
          <w:r w:rsidRPr="00236413">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rsidRPr="00236413">
        <w:rPr>
          <w:rFonts w:ascii="Times New Roman" w:hAnsi="Times New Roman" w:cs="Times New Roman"/>
          <w:sz w:val="24"/>
          <w:szCs w:val="24"/>
        </w:rPr>
        <w:br w:type="page"/>
      </w:r>
    </w:p>
    <w:p w14:paraId="024682C9" w14:textId="48A481E6" w:rsidR="001E5F39" w:rsidRDefault="001E5F39" w:rsidP="00F921B8">
      <w:pPr>
        <w:pStyle w:val="Heading1"/>
      </w:pPr>
      <w:bookmarkStart w:id="3" w:name="_Toc141255439"/>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41255440"/>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41255441"/>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3D6FB19C" w:rsidR="005708E8" w:rsidRDefault="00FE5FDA">
      <w:pPr>
        <w:pStyle w:val="ListParagraph"/>
        <w:numPr>
          <w:ilvl w:val="0"/>
          <w:numId w:val="4"/>
        </w:numPr>
        <w:spacing w:after="160"/>
        <w:ind w:left="426" w:hanging="426"/>
        <w:rPr>
          <w:rFonts w:cs="Times New Roman"/>
          <w:noProof/>
          <w:szCs w:val="24"/>
        </w:rPr>
      </w:pPr>
      <w:r>
        <w:rPr>
          <w:rFonts w:cs="Times New Roman"/>
          <w:szCs w:val="24"/>
        </w:rPr>
        <w:lastRenderedPageBreak/>
        <w:t>Proses pendaftaran calon siswa dilakukan secara manual</w:t>
      </w:r>
      <w:r w:rsidR="00537214">
        <w:rPr>
          <w:rFonts w:cs="Times New Roman"/>
          <w:szCs w:val="24"/>
        </w:rPr>
        <w:t>, sehingga mengakibatkan kurang efisiennya penggunaan waktu, tempat, biaya maupun tenaga</w:t>
      </w:r>
      <w:r w:rsidR="00161BD0">
        <w:rPr>
          <w:rFonts w:cs="Times New Roman"/>
          <w:szCs w:val="24"/>
        </w:rPr>
        <w:t xml:space="preserve"> dalam proses pendaftaran calon siswa</w:t>
      </w:r>
      <w:r w:rsidR="00537214">
        <w:rPr>
          <w:rFonts w:cs="Times New Roman"/>
          <w:szCs w:val="24"/>
        </w:rPr>
        <w:t>.</w:t>
      </w:r>
    </w:p>
    <w:p w14:paraId="6888681A" w14:textId="616E24A9" w:rsidR="005708E8" w:rsidRDefault="00EF629A">
      <w:pPr>
        <w:pStyle w:val="ListParagraph"/>
        <w:numPr>
          <w:ilvl w:val="0"/>
          <w:numId w:val="4"/>
        </w:numPr>
        <w:spacing w:after="160"/>
        <w:ind w:left="426" w:hanging="426"/>
        <w:rPr>
          <w:rFonts w:cs="Times New Roman"/>
          <w:noProof/>
          <w:szCs w:val="24"/>
        </w:rPr>
      </w:pPr>
      <w:r>
        <w:rPr>
          <w:rFonts w:cs="Times New Roman"/>
          <w:noProof/>
          <w:szCs w:val="24"/>
        </w:rPr>
        <w:t>Calon siswa kesulitan dalam mendapatkan informasi secara jelas mengenai program</w:t>
      </w:r>
      <w:r w:rsidR="00B53365">
        <w:rPr>
          <w:rFonts w:cs="Times New Roman"/>
          <w:noProof/>
          <w:szCs w:val="24"/>
        </w:rPr>
        <w:t xml:space="preserve"> pendidikan</w:t>
      </w:r>
      <w:r w:rsidR="00497422">
        <w:rPr>
          <w:rFonts w:cs="Times New Roman"/>
          <w:noProof/>
          <w:szCs w:val="24"/>
        </w:rPr>
        <w:t>, jadwal pendaftaran</w:t>
      </w:r>
      <w:r w:rsidR="00B53365">
        <w:rPr>
          <w:rFonts w:cs="Times New Roman"/>
          <w:noProof/>
          <w:szCs w:val="24"/>
        </w:rPr>
        <w:t xml:space="preserve"> dan proses pendaftaran</w:t>
      </w:r>
      <w:r w:rsidR="001460E8">
        <w:rPr>
          <w:rFonts w:cs="Times New Roman"/>
          <w:noProof/>
          <w:szCs w:val="24"/>
        </w:rPr>
        <w:t>, sehingga membuat calon siswa menjadi kurang tertarik</w:t>
      </w:r>
      <w:r w:rsidR="005E228A">
        <w:rPr>
          <w:rFonts w:cs="Times New Roman"/>
          <w:noProof/>
          <w:szCs w:val="24"/>
        </w:rPr>
        <w:t xml:space="preserve"> untuk mendaftar di PKBM Bina Sejahtera Karawang</w:t>
      </w:r>
      <w:r w:rsidR="00B53365">
        <w:rPr>
          <w:rFonts w:cs="Times New Roman"/>
          <w:noProof/>
          <w:szCs w:val="24"/>
        </w:rPr>
        <w:t>.</w:t>
      </w:r>
    </w:p>
    <w:p w14:paraId="657F2C08" w14:textId="1C92F3BA" w:rsidR="00D55DCE" w:rsidRDefault="00D55DCE">
      <w:pPr>
        <w:pStyle w:val="ListParagraph"/>
        <w:numPr>
          <w:ilvl w:val="0"/>
          <w:numId w:val="4"/>
        </w:numPr>
        <w:spacing w:after="160"/>
        <w:ind w:left="426" w:hanging="426"/>
        <w:rPr>
          <w:rFonts w:cs="Times New Roman"/>
          <w:noProof/>
          <w:szCs w:val="24"/>
        </w:rPr>
      </w:pPr>
      <w:r>
        <w:rPr>
          <w:rFonts w:cs="Times New Roman"/>
          <w:szCs w:val="24"/>
        </w:rPr>
        <w:t>Pencatatan data calon siswa masih dilakukan secara manual yaitu dituliskan dalam buku besar</w:t>
      </w:r>
      <w:r w:rsidR="004E7395">
        <w:rPr>
          <w:rFonts w:cs="Times New Roman"/>
          <w:szCs w:val="24"/>
        </w:rPr>
        <w:t xml:space="preserve">, mengakibatkan </w:t>
      </w:r>
      <w:r w:rsidR="00846878">
        <w:rPr>
          <w:rFonts w:cs="Times New Roman"/>
          <w:szCs w:val="24"/>
        </w:rPr>
        <w:t>terjadinya kehilangan data calon siswa dan kesulitan dalam mencari data calon siswa ketika di perlukan.</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41255442"/>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12780833" w:rsidR="002303B1" w:rsidRDefault="002303B1">
      <w:pPr>
        <w:pStyle w:val="ListParagraph"/>
        <w:numPr>
          <w:ilvl w:val="0"/>
          <w:numId w:val="5"/>
        </w:numPr>
        <w:spacing w:after="160"/>
        <w:ind w:left="426" w:hanging="426"/>
        <w:rPr>
          <w:rFonts w:cs="Times New Roman"/>
          <w:noProof/>
          <w:szCs w:val="24"/>
        </w:rPr>
      </w:pPr>
      <w:r>
        <w:rPr>
          <w:rFonts w:cs="Times New Roman"/>
          <w:szCs w:val="24"/>
        </w:rPr>
        <w:t>Sistem</w:t>
      </w:r>
      <w:r w:rsidR="00806214">
        <w:rPr>
          <w:rFonts w:cs="Times New Roman"/>
          <w:szCs w:val="24"/>
        </w:rPr>
        <w:t xml:space="preserve"> informasi pendaftaran siswa ini hanya digunakan untuk pendaftaran siswa </w:t>
      </w:r>
      <w:r w:rsidR="00315A4A">
        <w:rPr>
          <w:rFonts w:cs="Times New Roman"/>
          <w:szCs w:val="24"/>
        </w:rPr>
        <w:t xml:space="preserve">dan menampilkan informasi terkait sekolah, bukan untuk pembelajaran atau </w:t>
      </w:r>
      <w:r w:rsidR="00315A4A">
        <w:rPr>
          <w:rFonts w:cs="Times New Roman"/>
          <w:i/>
          <w:iCs/>
          <w:szCs w:val="24"/>
        </w:rPr>
        <w:t>e-learning</w:t>
      </w:r>
      <w:r>
        <w:rPr>
          <w:rFonts w:cs="Times New Roman"/>
          <w:szCs w:val="24"/>
        </w:rPr>
        <w:t>.</w:t>
      </w:r>
    </w:p>
    <w:p w14:paraId="5C6C0F7F" w14:textId="465891BB" w:rsidR="00D173AC" w:rsidRDefault="00C14FD9">
      <w:pPr>
        <w:pStyle w:val="ListParagraph"/>
        <w:numPr>
          <w:ilvl w:val="0"/>
          <w:numId w:val="5"/>
        </w:numPr>
        <w:spacing w:after="160"/>
        <w:ind w:left="426" w:hanging="426"/>
        <w:rPr>
          <w:rFonts w:cs="Times New Roman"/>
          <w:noProof/>
          <w:szCs w:val="24"/>
        </w:rPr>
      </w:pPr>
      <w:r>
        <w:rPr>
          <w:rFonts w:cs="Times New Roman"/>
          <w:szCs w:val="24"/>
        </w:rPr>
        <w:t>Sistem informasi pendaftaran siswa ini tidak membahas penilaian.</w:t>
      </w:r>
    </w:p>
    <w:p w14:paraId="7D1FC2EF" w14:textId="48BD6162" w:rsidR="00805782" w:rsidRPr="00C14FD9" w:rsidRDefault="00C14FD9">
      <w:pPr>
        <w:pStyle w:val="ListParagraph"/>
        <w:numPr>
          <w:ilvl w:val="0"/>
          <w:numId w:val="5"/>
        </w:numPr>
        <w:spacing w:after="160"/>
        <w:ind w:left="426" w:hanging="426"/>
        <w:rPr>
          <w:rFonts w:cs="Times New Roman"/>
          <w:noProof/>
          <w:szCs w:val="24"/>
        </w:rPr>
      </w:pPr>
      <w:r>
        <w:rPr>
          <w:rFonts w:cs="Times New Roman"/>
          <w:noProof/>
          <w:szCs w:val="24"/>
        </w:rPr>
        <w:t>Sistem informasi pendaftaran siswa ini hanya sampai proses upload pembayaran.</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41255443"/>
      <w:r>
        <w:lastRenderedPageBreak/>
        <w:t>1.4 Perumusan Masalah</w:t>
      </w:r>
      <w:bookmarkEnd w:id="7"/>
    </w:p>
    <w:p w14:paraId="18473204" w14:textId="3C1274E2" w:rsidR="00A05567" w:rsidRDefault="008B3B8C" w:rsidP="00832D94">
      <w:pPr>
        <w:pStyle w:val="ListParagraph"/>
        <w:ind w:left="0" w:firstLine="426"/>
      </w:pPr>
      <w:r>
        <w:t xml:space="preserve">Berdasarkan </w:t>
      </w:r>
      <w:r w:rsidR="004D0483">
        <w:t>identifikasi masalah</w:t>
      </w:r>
      <w:r>
        <w:t xml:space="preserve"> diatas maka rumusan masalah dalam penelitian ini</w:t>
      </w:r>
      <w:r w:rsidR="00A05567">
        <w:t xml:space="preserve"> antara lain:</w:t>
      </w:r>
    </w:p>
    <w:p w14:paraId="2B3600A7" w14:textId="7651CD43" w:rsidR="00EF638C" w:rsidRDefault="00EF638C">
      <w:pPr>
        <w:pStyle w:val="ListParagraph"/>
        <w:numPr>
          <w:ilvl w:val="0"/>
          <w:numId w:val="1"/>
        </w:numPr>
        <w:ind w:left="426" w:hanging="426"/>
      </w:pPr>
      <w:r>
        <w:t xml:space="preserve">Bagaimana </w:t>
      </w:r>
      <w:r w:rsidR="00E220D9">
        <w:t xml:space="preserve">membangun sistem </w:t>
      </w:r>
      <w:r w:rsidR="008C0249">
        <w:t>agar calon siswa dapat melakukan proses pendaftaran secara efisien dalam penggunaan waktu, tempat, biaya maupun tenaga</w:t>
      </w:r>
      <w:r>
        <w:t>?</w:t>
      </w:r>
    </w:p>
    <w:p w14:paraId="4D1C5DD1" w14:textId="5CA6E608" w:rsidR="007831D9" w:rsidRDefault="00832D94">
      <w:pPr>
        <w:pStyle w:val="ListParagraph"/>
        <w:numPr>
          <w:ilvl w:val="0"/>
          <w:numId w:val="1"/>
        </w:numPr>
        <w:ind w:left="426" w:hanging="426"/>
      </w:pPr>
      <w:r>
        <w:t>Bagaimana</w:t>
      </w:r>
      <w:r w:rsidR="00170F10">
        <w:t xml:space="preserve"> membangun sistem yang dapat menampilkan informasi secara jelas mengenai program pendidikan, jadwal pendaftaran dan proses pendaftaran</w:t>
      </w:r>
      <w:r w:rsidR="008B3B8C">
        <w:t>?</w:t>
      </w:r>
    </w:p>
    <w:p w14:paraId="3E8C97AB" w14:textId="005C0FBA" w:rsidR="00F41A2A" w:rsidRDefault="00F41A2A">
      <w:pPr>
        <w:pStyle w:val="ListParagraph"/>
        <w:numPr>
          <w:ilvl w:val="0"/>
          <w:numId w:val="1"/>
        </w:numPr>
        <w:ind w:left="426" w:hanging="426"/>
      </w:pPr>
      <w:r>
        <w:t>Bagaimana</w:t>
      </w:r>
      <w:r w:rsidR="00D55DCE">
        <w:t xml:space="preserve"> </w:t>
      </w:r>
      <w:r w:rsidR="00986E21">
        <w:t>merancang sebuah sistem yang dapat melakukan pencatatan data calon siswa pada suatu basis data</w:t>
      </w:r>
      <w:r w:rsidR="00D55DCE">
        <w:t>?</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41255444"/>
      <w:r>
        <w:t xml:space="preserve">1.5 </w:t>
      </w:r>
      <w:r w:rsidR="00673586">
        <w:t xml:space="preserve"> </w:t>
      </w:r>
      <w:r w:rsidRPr="008B3B8C">
        <w:t>Tujuan Dan Manfaat Penelitian</w:t>
      </w:r>
      <w:bookmarkEnd w:id="8"/>
    </w:p>
    <w:p w14:paraId="2A803559" w14:textId="37489939" w:rsidR="003C7AE9" w:rsidRPr="00E83972" w:rsidRDefault="003C7AE9">
      <w:pPr>
        <w:pStyle w:val="ListParagraph"/>
        <w:numPr>
          <w:ilvl w:val="0"/>
          <w:numId w:val="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pPr>
        <w:pStyle w:val="ListParagraph"/>
        <w:numPr>
          <w:ilvl w:val="0"/>
          <w:numId w:val="2"/>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pPr>
        <w:pStyle w:val="ListParagraph"/>
        <w:numPr>
          <w:ilvl w:val="0"/>
          <w:numId w:val="2"/>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pPr>
        <w:pStyle w:val="ListParagraph"/>
        <w:numPr>
          <w:ilvl w:val="0"/>
          <w:numId w:val="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pPr>
        <w:pStyle w:val="ListParagraph"/>
        <w:numPr>
          <w:ilvl w:val="0"/>
          <w:numId w:val="7"/>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lastRenderedPageBreak/>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15F2038E" w14:textId="7D63C246" w:rsidR="00386056" w:rsidRDefault="00386056">
      <w:pPr>
        <w:pStyle w:val="ListParagraph"/>
        <w:numPr>
          <w:ilvl w:val="0"/>
          <w:numId w:val="7"/>
        </w:numPr>
        <w:rPr>
          <w:rFonts w:cs="Times New Roman"/>
          <w:szCs w:val="24"/>
        </w:rPr>
      </w:pPr>
      <w:r>
        <w:rPr>
          <w:rFonts w:cs="Times New Roman"/>
          <w:szCs w:val="24"/>
        </w:rPr>
        <w:t>Manfaat untuk Universitas</w:t>
      </w:r>
    </w:p>
    <w:p w14:paraId="00CB5300" w14:textId="73DFD091" w:rsidR="00386056" w:rsidRPr="00386056" w:rsidRDefault="00386056" w:rsidP="00386056">
      <w:pPr>
        <w:pStyle w:val="ListParagraph"/>
        <w:rPr>
          <w:rFonts w:cs="Times New Roman"/>
          <w:szCs w:val="24"/>
        </w:rPr>
      </w:pPr>
      <w:r>
        <w:rPr>
          <w:rFonts w:cs="Times New Roman"/>
          <w:szCs w:val="24"/>
        </w:rPr>
        <w:t>Penelitian ini dapat menjadi referensi bagi universitas dalam membangun sistem informasi yang berguna untuk membantu dalam meningkatkan efesiensi dan produktivitas proses pendaftaran mahasiswa baru. Dengan proses yang terkomputerisasi, mengurangi ketergantungan pada proses manual dan mempercepat proses verifikasi data, universitas dapat mengehemat waktu, tempat</w:t>
      </w:r>
      <w:r w:rsidR="007D61D8">
        <w:rPr>
          <w:rFonts w:cs="Times New Roman"/>
          <w:szCs w:val="24"/>
        </w:rPr>
        <w:t xml:space="preserve">, </w:t>
      </w:r>
      <w:r>
        <w:rPr>
          <w:rFonts w:cs="Times New Roman"/>
          <w:szCs w:val="24"/>
        </w:rPr>
        <w:t>biaya</w:t>
      </w:r>
      <w:r w:rsidR="007D61D8">
        <w:rPr>
          <w:rFonts w:cs="Times New Roman"/>
          <w:szCs w:val="24"/>
        </w:rPr>
        <w:t xml:space="preserve"> maupun tenaga</w:t>
      </w:r>
      <w:r w:rsidR="00C6333D">
        <w:rPr>
          <w:rFonts w:cs="Times New Roman"/>
          <w:szCs w:val="24"/>
        </w:rPr>
        <w:t xml:space="preserve"> serta dapat membantu dalam mengelola data mahasiswa baru secara tepat dan akurat</w:t>
      </w:r>
      <w:r>
        <w:rPr>
          <w:rFonts w:cs="Times New Roman"/>
          <w:szCs w:val="24"/>
        </w:rPr>
        <w:t>.</w:t>
      </w:r>
    </w:p>
    <w:p w14:paraId="5A69EE37" w14:textId="0DBB5246" w:rsidR="008B3B8C" w:rsidRDefault="00673586">
      <w:pPr>
        <w:pStyle w:val="ListParagraph"/>
        <w:numPr>
          <w:ilvl w:val="0"/>
          <w:numId w:val="7"/>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41255445"/>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lastRenderedPageBreak/>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w:t>
      </w:r>
      <w:r w:rsidR="00BC63D3">
        <w:rPr>
          <w:lang w:val="en-US"/>
        </w:rPr>
        <w:lastRenderedPageBreak/>
        <w:t xml:space="preserve">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41255446"/>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41255447"/>
      <w:r w:rsidRPr="00D921AC">
        <w:t>2.1 Tinjauan Pustaka</w:t>
      </w:r>
      <w:bookmarkEnd w:id="11"/>
    </w:p>
    <w:p w14:paraId="2DBDCEE6" w14:textId="73A5CAB1" w:rsidR="0029781F" w:rsidRDefault="0029781F" w:rsidP="00F03149">
      <w:pPr>
        <w:pStyle w:val="Heading3"/>
      </w:pPr>
      <w:bookmarkStart w:id="12" w:name="_Toc141255448"/>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41255449"/>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41255450"/>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41255451"/>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41255452"/>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41255453"/>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41255454"/>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41255455"/>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41255456"/>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41255457"/>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41255458"/>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41255459"/>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pPr>
        <w:pStyle w:val="ListParagraph"/>
        <w:numPr>
          <w:ilvl w:val="3"/>
          <w:numId w:val="5"/>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pPr>
        <w:pStyle w:val="ListParagraph"/>
        <w:numPr>
          <w:ilvl w:val="3"/>
          <w:numId w:val="5"/>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pPr>
        <w:pStyle w:val="ListParagraph"/>
        <w:numPr>
          <w:ilvl w:val="3"/>
          <w:numId w:val="5"/>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41255460"/>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pPr>
        <w:pStyle w:val="ListParagraph"/>
        <w:numPr>
          <w:ilvl w:val="0"/>
          <w:numId w:val="3"/>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41255461"/>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41255462"/>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41255463"/>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pPr>
        <w:pStyle w:val="ListParagraph"/>
        <w:numPr>
          <w:ilvl w:val="3"/>
          <w:numId w:val="5"/>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pPr>
        <w:pStyle w:val="ListParagraph"/>
        <w:numPr>
          <w:ilvl w:val="3"/>
          <w:numId w:val="5"/>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pPr>
        <w:pStyle w:val="ListParagraph"/>
        <w:numPr>
          <w:ilvl w:val="3"/>
          <w:numId w:val="5"/>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Default="000F6BC1">
      <w:pPr>
        <w:pStyle w:val="ListParagraph"/>
        <w:numPr>
          <w:ilvl w:val="3"/>
          <w:numId w:val="5"/>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5889657" w14:textId="77777777" w:rsidR="009A5A76" w:rsidRPr="009A5A76" w:rsidRDefault="009A5A76" w:rsidP="009A5A76">
      <w:pPr>
        <w:spacing w:before="240"/>
        <w:jc w:val="both"/>
        <w:rPr>
          <w:rFonts w:cs="Times New Roman"/>
          <w:szCs w:val="24"/>
        </w:rPr>
      </w:pPr>
    </w:p>
    <w:p w14:paraId="584BD97A" w14:textId="4D82A785" w:rsidR="00A230C6" w:rsidRPr="00A230C6" w:rsidRDefault="00A230C6" w:rsidP="009A5A76">
      <w:pPr>
        <w:pStyle w:val="Heading3"/>
        <w:spacing w:before="240" w:beforeAutospacing="0"/>
        <w:rPr>
          <w:i/>
          <w:iCs/>
        </w:rPr>
      </w:pPr>
      <w:bookmarkStart w:id="28" w:name="_Toc141255464"/>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w:t>
      </w:r>
      <w:r>
        <w:rPr>
          <w:rFonts w:ascii="Times New Roman" w:hAnsi="Times New Roman" w:cs="Times New Roman"/>
          <w:sz w:val="24"/>
          <w:szCs w:val="24"/>
        </w:rPr>
        <w:lastRenderedPageBreak/>
        <w:t xml:space="preserve">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6F85A982" w14:textId="77777777" w:rsidR="000F7147" w:rsidRDefault="000F7147" w:rsidP="0097679F">
      <w:pPr>
        <w:spacing w:line="480" w:lineRule="auto"/>
        <w:jc w:val="both"/>
        <w:rPr>
          <w:rFonts w:ascii="Times New Roman" w:hAnsi="Times New Roman" w:cs="Times New Roman"/>
          <w:sz w:val="24"/>
          <w:szCs w:val="24"/>
        </w:rPr>
      </w:pPr>
    </w:p>
    <w:p w14:paraId="39D7EAB0" w14:textId="63E0D2C1" w:rsidR="000F7147" w:rsidRPr="009E4EC1" w:rsidRDefault="000F7147" w:rsidP="000F7147">
      <w:pPr>
        <w:pStyle w:val="Heading3"/>
        <w:spacing w:before="240" w:beforeAutospacing="0"/>
      </w:pPr>
      <w:bookmarkStart w:id="29" w:name="_Toc141255465"/>
      <w:r>
        <w:t xml:space="preserve">2.1.18 </w:t>
      </w:r>
      <w:r w:rsidR="009E4EC1">
        <w:t>Pengujian Beta</w:t>
      </w:r>
      <w:bookmarkEnd w:id="29"/>
    </w:p>
    <w:p w14:paraId="736853F0" w14:textId="436E3448" w:rsidR="009D084A" w:rsidRPr="00140FF2" w:rsidRDefault="009D084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dalah </w:t>
      </w:r>
      <w:r w:rsidR="00B01CE7">
        <w:rPr>
          <w:rFonts w:ascii="Times New Roman" w:hAnsi="Times New Roman" w:cs="Times New Roman"/>
          <w:sz w:val="24"/>
          <w:szCs w:val="24"/>
        </w:rPr>
        <w:t xml:space="preserve">proses pengujian perangkat lunak di mana pengguna akhir diberikan kesempatan untuk mencoba aplikasi atau sistem yang tidak dikendalikan oleh </w:t>
      </w:r>
      <w:r w:rsidR="00140FF2">
        <w:rPr>
          <w:rFonts w:ascii="Times New Roman" w:hAnsi="Times New Roman" w:cs="Times New Roman"/>
          <w:sz w:val="24"/>
          <w:szCs w:val="24"/>
        </w:rPr>
        <w:t xml:space="preserve">pengembang atau </w:t>
      </w:r>
      <w:r w:rsidR="00140FF2" w:rsidRPr="00140FF2">
        <w:rPr>
          <w:rFonts w:ascii="Times New Roman" w:hAnsi="Times New Roman" w:cs="Times New Roman"/>
          <w:i/>
          <w:iCs/>
          <w:sz w:val="24"/>
          <w:szCs w:val="24"/>
        </w:rPr>
        <w:t>programmer</w:t>
      </w:r>
      <w:r w:rsidR="00140FF2">
        <w:rPr>
          <w:rFonts w:ascii="Times New Roman" w:hAnsi="Times New Roman" w:cs="Times New Roman"/>
          <w:i/>
          <w:iCs/>
          <w:sz w:val="24"/>
          <w:szCs w:val="24"/>
        </w:rPr>
        <w:t xml:space="preserve">, </w:t>
      </w:r>
      <w:r w:rsidR="00140FF2">
        <w:rPr>
          <w:rFonts w:ascii="Times New Roman" w:hAnsi="Times New Roman" w:cs="Times New Roman"/>
          <w:sz w:val="24"/>
          <w:szCs w:val="24"/>
        </w:rPr>
        <w:t xml:space="preserve">dengan pengguna melaporkan </w:t>
      </w:r>
      <w:r w:rsidR="00DD3E12">
        <w:rPr>
          <w:rFonts w:ascii="Times New Roman" w:hAnsi="Times New Roman" w:cs="Times New Roman"/>
          <w:sz w:val="24"/>
          <w:szCs w:val="24"/>
        </w:rPr>
        <w:t>masalah yang ditemui kepada pengembang secara berkala sebelum perangkat siap untuk digunakan lebih luas.</w:t>
      </w:r>
      <w:r w:rsidR="009E4EC1">
        <w:rPr>
          <w:rFonts w:ascii="Times New Roman" w:hAnsi="Times New Roman" w:cs="Times New Roman"/>
          <w:sz w:val="24"/>
          <w:szCs w:val="24"/>
        </w:rPr>
        <w:t xml:space="preserve"> </w:t>
      </w:r>
      <w:r w:rsidR="00696BA8">
        <w:rPr>
          <w:rFonts w:ascii="Times New Roman" w:hAnsi="Times New Roman" w:cs="Times New Roman"/>
          <w:sz w:val="24"/>
          <w:szCs w:val="24"/>
        </w:rPr>
        <w:t>Berikut ini merupakan definisi pengujian beta</w:t>
      </w:r>
      <w:r w:rsidR="00696BA8">
        <w:rPr>
          <w:rFonts w:ascii="Times New Roman" w:hAnsi="Times New Roman" w:cs="Times New Roman"/>
          <w:i/>
          <w:iCs/>
          <w:sz w:val="24"/>
          <w:szCs w:val="24"/>
        </w:rPr>
        <w:t xml:space="preserve"> </w:t>
      </w:r>
      <w:r w:rsidR="00696BA8">
        <w:rPr>
          <w:rFonts w:ascii="Times New Roman" w:hAnsi="Times New Roman" w:cs="Times New Roman"/>
          <w:sz w:val="24"/>
          <w:szCs w:val="24"/>
        </w:rPr>
        <w:t>dari beberapa sumber ilmiah yaitu:</w:t>
      </w:r>
    </w:p>
    <w:p w14:paraId="1A92885A" w14:textId="35CF792C" w:rsidR="000F7147" w:rsidRDefault="00B5763A"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Beta atau </w:t>
      </w:r>
      <w:r w:rsidRPr="00B5763A">
        <w:rPr>
          <w:rFonts w:ascii="Times New Roman" w:hAnsi="Times New Roman" w:cs="Times New Roman"/>
          <w:i/>
          <w:iCs/>
          <w:sz w:val="24"/>
          <w:szCs w:val="24"/>
        </w:rPr>
        <w:t>Beta</w:t>
      </w:r>
      <w:r>
        <w:rPr>
          <w:rFonts w:ascii="Times New Roman" w:hAnsi="Times New Roman" w:cs="Times New Roman"/>
          <w:sz w:val="24"/>
          <w:szCs w:val="24"/>
        </w:rPr>
        <w:t xml:space="preserve"> </w:t>
      </w:r>
      <w:r w:rsidRPr="00B5763A">
        <w:rPr>
          <w:rFonts w:ascii="Times New Roman" w:hAnsi="Times New Roman" w:cs="Times New Roman"/>
          <w:i/>
          <w:iCs/>
          <w:sz w:val="24"/>
          <w:szCs w:val="24"/>
        </w:rPr>
        <w:t>Testing</w:t>
      </w:r>
      <w:r>
        <w:rPr>
          <w:rFonts w:ascii="Times New Roman" w:hAnsi="Times New Roman" w:cs="Times New Roman"/>
          <w:i/>
          <w:iCs/>
          <w:sz w:val="24"/>
          <w:szCs w:val="24"/>
        </w:rPr>
        <w:t xml:space="preserve"> </w:t>
      </w:r>
      <w:r>
        <w:rPr>
          <w:rFonts w:ascii="Times New Roman" w:hAnsi="Times New Roman" w:cs="Times New Roman"/>
          <w:sz w:val="24"/>
          <w:szCs w:val="24"/>
        </w:rPr>
        <w:t>yaitu model pengujian dengan membiarkan pengguna akhir untuk mencoba menggunakan sistem yang telah dibuat dan akan memerlukan persetujuan dari pengembang perangkat sebelum benar-benar dipastikan bahwa perangkat siap untuk digunakan lebih</w:t>
      </w:r>
      <w:r w:rsidR="00CA2450">
        <w:rPr>
          <w:rFonts w:ascii="Times New Roman" w:hAnsi="Times New Roman" w:cs="Times New Roman"/>
          <w:sz w:val="24"/>
          <w:szCs w:val="24"/>
        </w:rPr>
        <w:t xml:space="preserve"> lanjut. </w:t>
      </w:r>
      <w:r w:rsidR="002F4F69">
        <w:rPr>
          <w:rFonts w:ascii="Times New Roman" w:hAnsi="Times New Roman" w:cs="Times New Roman"/>
          <w:sz w:val="24"/>
          <w:szCs w:val="24"/>
        </w:rPr>
        <w:fldChar w:fldCharType="begin" w:fldLock="1"/>
      </w:r>
      <w:r w:rsidR="00320BE2">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2F4F69">
        <w:rPr>
          <w:rFonts w:ascii="Times New Roman" w:hAnsi="Times New Roman" w:cs="Times New Roman"/>
          <w:sz w:val="24"/>
          <w:szCs w:val="24"/>
        </w:rPr>
        <w:fldChar w:fldCharType="separate"/>
      </w:r>
      <w:r w:rsidR="002F4F69" w:rsidRPr="002F4F69">
        <w:rPr>
          <w:rFonts w:ascii="Times New Roman" w:hAnsi="Times New Roman" w:cs="Times New Roman"/>
          <w:noProof/>
          <w:sz w:val="24"/>
          <w:szCs w:val="24"/>
        </w:rPr>
        <w:t>[Willyanto Santoso et al., 2023]</w:t>
      </w:r>
      <w:r w:rsidR="002F4F69">
        <w:rPr>
          <w:rFonts w:ascii="Times New Roman" w:hAnsi="Times New Roman" w:cs="Times New Roman"/>
          <w:sz w:val="24"/>
          <w:szCs w:val="24"/>
        </w:rPr>
        <w:fldChar w:fldCharType="end"/>
      </w:r>
    </w:p>
    <w:p w14:paraId="6D97EF5F" w14:textId="402DCB43" w:rsidR="00210E6B" w:rsidRDefault="008D2A32" w:rsidP="00CA2450">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beta</w:t>
      </w:r>
      <w:r w:rsidR="00FE5DBD">
        <w:rPr>
          <w:rFonts w:ascii="Times New Roman" w:hAnsi="Times New Roman" w:cs="Times New Roman"/>
          <w:sz w:val="24"/>
          <w:szCs w:val="24"/>
        </w:rPr>
        <w:t xml:space="preserve"> adalah aplikasi langsung dari perangkat lunak dalam lingkungan yang tidak dapat dikontrol oleh pengembang</w:t>
      </w:r>
      <w:r>
        <w:rPr>
          <w:rFonts w:ascii="Times New Roman" w:hAnsi="Times New Roman" w:cs="Times New Roman"/>
          <w:sz w:val="24"/>
          <w:szCs w:val="24"/>
        </w:rPr>
        <w:t>.</w:t>
      </w:r>
      <w:r w:rsidR="00FE5DBD">
        <w:rPr>
          <w:rFonts w:ascii="Times New Roman" w:hAnsi="Times New Roman" w:cs="Times New Roman"/>
          <w:sz w:val="24"/>
          <w:szCs w:val="24"/>
        </w:rPr>
        <w:t xml:space="preserve"> Pengguna mencatat semua masalah yang ditemui selama pengujian beta dan melaporkannya kepada pengembang secara berkala</w:t>
      </w:r>
      <w:r w:rsidR="00814A70">
        <w:rPr>
          <w:rFonts w:ascii="Times New Roman" w:hAnsi="Times New Roman" w:cs="Times New Roman"/>
          <w:sz w:val="24"/>
          <w:szCs w:val="24"/>
        </w:rPr>
        <w:t xml:space="preserve">. </w:t>
      </w:r>
      <w:r w:rsidR="00320BE2">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uthor":[{"dropping-particle":"","family":"Budiarto Hadiprakoso","given":"Raden","non-dropping-particle":"","parse-names":false,"suffix":""}],"id":"ITEM-1","issued":{"date-parts":[["2020"]]},"number-of-pages":"408","publisher":"RBH","title":"Rekayasa Perangkat Lunak","type":"book"},"uris":["http://www.mendeley.com/documents/?uuid=18b6bf9a-de23-457b-aedf-84bb64f0513f"]}],"mendeley":{"formattedCitation":"[Budiarto Hadiprakoso, 2020]","plainTextFormattedCitation":"[Budiarto Hadiprakoso, 2020]","previouslyFormattedCitation":"[Budiarto Hadiprakoso, 2020]"},"properties":{"noteIndex":0},"schema":"https://github.com/citation-style-language/schema/raw/master/csl-citation.json"}</w:instrText>
      </w:r>
      <w:r w:rsidR="00320BE2">
        <w:rPr>
          <w:rFonts w:ascii="Times New Roman" w:hAnsi="Times New Roman" w:cs="Times New Roman"/>
          <w:sz w:val="24"/>
          <w:szCs w:val="24"/>
        </w:rPr>
        <w:fldChar w:fldCharType="separate"/>
      </w:r>
      <w:r w:rsidR="00320BE2" w:rsidRPr="00320BE2">
        <w:rPr>
          <w:rFonts w:ascii="Times New Roman" w:hAnsi="Times New Roman" w:cs="Times New Roman"/>
          <w:noProof/>
          <w:sz w:val="24"/>
          <w:szCs w:val="24"/>
        </w:rPr>
        <w:t>[Budiarto Hadiprakoso, 2020]</w:t>
      </w:r>
      <w:r w:rsidR="00320BE2">
        <w:rPr>
          <w:rFonts w:ascii="Times New Roman" w:hAnsi="Times New Roman" w:cs="Times New Roman"/>
          <w:sz w:val="24"/>
          <w:szCs w:val="24"/>
        </w:rPr>
        <w:fldChar w:fldCharType="end"/>
      </w:r>
    </w:p>
    <w:p w14:paraId="063D020B" w14:textId="77777777" w:rsidR="00210E6B" w:rsidRDefault="00210E6B" w:rsidP="00210E6B">
      <w:pPr>
        <w:spacing w:line="480" w:lineRule="auto"/>
        <w:jc w:val="both"/>
        <w:rPr>
          <w:rFonts w:ascii="Times New Roman" w:hAnsi="Times New Roman" w:cs="Times New Roman"/>
          <w:sz w:val="24"/>
          <w:szCs w:val="24"/>
        </w:rPr>
      </w:pPr>
    </w:p>
    <w:p w14:paraId="350591C6" w14:textId="3166A96A" w:rsidR="008377E1" w:rsidRPr="005B1CB9" w:rsidRDefault="00210E6B" w:rsidP="005B1CB9">
      <w:pPr>
        <w:pStyle w:val="Heading3"/>
        <w:spacing w:before="240" w:beforeAutospacing="0"/>
        <w:rPr>
          <w:i/>
          <w:iCs/>
        </w:rPr>
      </w:pPr>
      <w:bookmarkStart w:id="30" w:name="_Toc141255466"/>
      <w:r>
        <w:lastRenderedPageBreak/>
        <w:t>2.1.19</w:t>
      </w:r>
      <w:r w:rsidR="00832E75">
        <w:t xml:space="preserve"> Pengujian Alfa</w:t>
      </w:r>
      <w:bookmarkEnd w:id="30"/>
    </w:p>
    <w:p w14:paraId="046DD1BF" w14:textId="33E6B6F5" w:rsidR="00470A23" w:rsidRDefault="00210E6B"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ujian </w:t>
      </w:r>
      <w:r w:rsidR="006A655F">
        <w:rPr>
          <w:rFonts w:ascii="Times New Roman" w:hAnsi="Times New Roman" w:cs="Times New Roman"/>
          <w:sz w:val="24"/>
          <w:szCs w:val="24"/>
        </w:rPr>
        <w:t xml:space="preserve">alfa yaitu akan dilakukan oleh pengguna terdekat terlebih dahulu sebelum di buka untuk digunakan oleh lebih banyak pengguna lainnya yang lebih banyak. </w:t>
      </w:r>
      <w:r w:rsidR="00235F55">
        <w:rPr>
          <w:rFonts w:ascii="Times New Roman" w:hAnsi="Times New Roman" w:cs="Times New Roman"/>
          <w:sz w:val="24"/>
          <w:szCs w:val="24"/>
        </w:rPr>
        <w:t>Hal ini agar dapat dipastikan terlebih dulu bahwa sistem sudah cukup sempurna sebelum digunakan oleh lebih banyak pengguna.</w:t>
      </w:r>
      <w:r w:rsidR="008D2A32">
        <w:rPr>
          <w:rFonts w:ascii="Times New Roman" w:hAnsi="Times New Roman" w:cs="Times New Roman"/>
          <w:sz w:val="24"/>
          <w:szCs w:val="24"/>
        </w:rPr>
        <w:t xml:space="preserve"> </w:t>
      </w:r>
      <w:r w:rsidR="00931D19">
        <w:rPr>
          <w:rFonts w:ascii="Times New Roman" w:hAnsi="Times New Roman" w:cs="Times New Roman"/>
          <w:sz w:val="24"/>
          <w:szCs w:val="24"/>
        </w:rPr>
        <w:fldChar w:fldCharType="begin" w:fldLock="1"/>
      </w:r>
      <w:r w:rsidR="00931D19">
        <w:rPr>
          <w:rFonts w:ascii="Times New Roman" w:hAnsi="Times New Roman" w:cs="Times New Roman"/>
          <w:sz w:val="24"/>
          <w:szCs w:val="24"/>
        </w:rPr>
        <w:instrText>ADDIN CSL_CITATION {"citationItems":[{"id":"ITEM-1","itemData":{"ISBN":"978-623-198-056-4","author":[{"dropping-particle":"","family":"Willyanto Santoso","given":"Leo","non-dropping-particle":"","parse-names":false,"suffix":""},{"dropping-particle":"","family":"Romindo","given":"","non-dropping-particle":"","parse-names":false,"suffix":""},{"dropping-particle":"","family":"Amrin Lubis","given":"Muhammad","non-dropping-particle":"","parse-names":false,"suffix":""},{"dropping-particle":"","family":"Noe'man","given":"Achmad","non-dropping-particle":"","parse-names":false,"suffix":""},{"dropping-particle":"","family":"Ibrahim Yunus","given":"Andi","non-dropping-particle":"","parse-names":false,"suffix":""},{"dropping-particle":"","family":"Pakarbudi","given":"Adib","non-dropping-particle":"","parse-names":false,"suffix":""}],"editor":[{"dropping-particle":"","family":"Ediana","given":"Dina","non-dropping-particle":"","parse-names":false,"suffix":""},{"dropping-particle":"","family":"Yanto","given":"Ari","non-dropping-particle":"","parse-names":false,"suffix":""}],"id":"ITEM-1","issued":{"date-parts":[["2023"]]},"number-of-pages":"297","publisher":"Global Eksekutif Teknologi","title":"Perancangan Sistem Informasi","type":"book"},"uris":["http://www.mendeley.com/documents/?uuid=cdf65d19-42ac-43a7-853a-c5c4e660505d"]}],"mendeley":{"formattedCitation":"[Willyanto Santoso et al., 2023]","plainTextFormattedCitation":"[Willyanto Santoso et al., 2023]","previouslyFormattedCitation":"[Willyanto Santoso et al., 2023]"},"properties":{"noteIndex":0},"schema":"https://github.com/citation-style-language/schema/raw/master/csl-citation.json"}</w:instrText>
      </w:r>
      <w:r w:rsidR="00931D19">
        <w:rPr>
          <w:rFonts w:ascii="Times New Roman" w:hAnsi="Times New Roman" w:cs="Times New Roman"/>
          <w:sz w:val="24"/>
          <w:szCs w:val="24"/>
        </w:rPr>
        <w:fldChar w:fldCharType="separate"/>
      </w:r>
      <w:r w:rsidR="00931D19" w:rsidRPr="002F4F69">
        <w:rPr>
          <w:rFonts w:ascii="Times New Roman" w:hAnsi="Times New Roman" w:cs="Times New Roman"/>
          <w:noProof/>
          <w:sz w:val="24"/>
          <w:szCs w:val="24"/>
        </w:rPr>
        <w:t>[Willyanto Santoso et al., 2023]</w:t>
      </w:r>
      <w:r w:rsidR="00931D19">
        <w:rPr>
          <w:rFonts w:ascii="Times New Roman" w:hAnsi="Times New Roman" w:cs="Times New Roman"/>
          <w:sz w:val="24"/>
          <w:szCs w:val="24"/>
        </w:rPr>
        <w:fldChar w:fldCharType="end"/>
      </w:r>
    </w:p>
    <w:p w14:paraId="6C1F374D" w14:textId="6E923717" w:rsidR="006D2DBE" w:rsidRDefault="00262B4E"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engujian alfa merupakan sebuah pengujian yang dilakukan di sisi pengembang</w:t>
      </w:r>
      <w:r w:rsidR="00625F82">
        <w:rPr>
          <w:rFonts w:ascii="Times New Roman" w:hAnsi="Times New Roman" w:cs="Times New Roman"/>
          <w:sz w:val="24"/>
          <w:szCs w:val="24"/>
        </w:rPr>
        <w:t xml:space="preserve"> yaitu </w:t>
      </w:r>
      <w:r w:rsidR="00625F82" w:rsidRPr="00625F82">
        <w:rPr>
          <w:rFonts w:ascii="Times New Roman" w:hAnsi="Times New Roman" w:cs="Times New Roman"/>
          <w:i/>
          <w:iCs/>
          <w:sz w:val="24"/>
          <w:szCs w:val="24"/>
        </w:rPr>
        <w:t>programmer</w:t>
      </w:r>
      <w:r w:rsidR="00625F82">
        <w:rPr>
          <w:rFonts w:ascii="Times New Roman" w:hAnsi="Times New Roman" w:cs="Times New Roman"/>
          <w:sz w:val="24"/>
          <w:szCs w:val="24"/>
        </w:rPr>
        <w:t xml:space="preserve"> terhadap aplikasi yang dibuat sebelum diserahkan kepada pengguna. </w:t>
      </w:r>
      <w:r w:rsidR="00882356">
        <w:rPr>
          <w:rFonts w:ascii="Times New Roman" w:hAnsi="Times New Roman" w:cs="Times New Roman"/>
          <w:sz w:val="24"/>
          <w:szCs w:val="24"/>
        </w:rPr>
        <w:fldChar w:fldCharType="begin" w:fldLock="1"/>
      </w:r>
      <w:r w:rsidR="00882356">
        <w:rPr>
          <w:rFonts w:ascii="Times New Roman" w:hAnsi="Times New Roman" w:cs="Times New Roman"/>
          <w:sz w:val="24"/>
          <w:szCs w:val="24"/>
        </w:rPr>
        <w:instrText>ADDIN CSL_CITATION {"citationItems":[{"id":"ITEM-1","itemData":{"abstract":"Perusahaan Mebel di Semarang saat ini memiliki sebuah Sistem Pengelolaan Persediaan Barang Dagang dengan mencatat persediaan barang dangang di buku besar. Hal ini dirasa sangat kurang cepat dan responsive dalam menampilkan informasi data dalam hal mengelola Persediaan Barang Dagang karena pemilik tidak bisa mengontrol Persediaan Barang Dagang mereka dengan cepat dan responsive. Perusahaan Mebel Semarang membutuhkan sebuah Sistem Informasi Manajemen yang dapat mencatat dan mengelola persediaan barang agar lebih cepat dan responsive. Penelitian ini berfokus pada pengembangan Sistem informasi Manajemen Persediaan Barang Dagang Berbasis Web menggunakan Bahasa pemrograman PHP yang dibangun dengan framework Codeigniter, Bootstrap sebagai kerangka tampilan, JQuery untuk komponen HTML tambahan serta library XSS Filtering sebagai keamanan dari data dan pendukung agar pembangunan web-base menjadi responsive dan dinamis. Hasil yang diperoleh pada penelitian ini adalah sebuah Sistem yang dapat digunakan oleh pemilik dari perusahaan Mebel Murah Semarang dalam mengelola persediaan barang dagang dengan fitur-fitur yang medukung seperti input produk barang dagang, input pembelian barang dagang, dan laporan tahunan yang sangat terperinci agar proses mengelola barang dagang menjadi lebih cepat dan responsive","author":[{"dropping-particle":"","family":"Anggara Anggi","given":"Ramos Sonya","non-dropping-particle":"","parse-names":false,"suffix":""}],"container-title":"Seri Prosiding Seminar Nasional Dinamika …","id":"ITEM-1","issued":{"date-parts":[["2021"]]},"page":"80-86","title":"Pengembangan Sistem Informasi Manajemen Persediaan Barang Dagang Berbasis Web menggunakan Library XSS Filtering","type":"article-journal","volume":"2019"},"uris":["http://www.mendeley.com/documents/?uuid=bc3a5b2e-89b1-4f17-b149-d41b07db29cf"]}],"mendeley":{"formattedCitation":"[Anggara Anggi, 2021]","plainTextFormattedCitation":"[Anggara Anggi, 2021]"},"properties":{"noteIndex":0},"schema":"https://github.com/citation-style-language/schema/raw/master/csl-citation.json"}</w:instrText>
      </w:r>
      <w:r w:rsidR="00882356">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ggara Anggi, 2021]</w:t>
      </w:r>
      <w:r w:rsidR="00882356">
        <w:rPr>
          <w:rFonts w:ascii="Times New Roman" w:hAnsi="Times New Roman" w:cs="Times New Roman"/>
          <w:sz w:val="24"/>
          <w:szCs w:val="24"/>
        </w:rPr>
        <w:fldChar w:fldCharType="end"/>
      </w:r>
    </w:p>
    <w:p w14:paraId="27A2C128" w14:textId="5262757F" w:rsidR="005B1CB9" w:rsidRPr="003F5231" w:rsidRDefault="00B05EE4" w:rsidP="00210E6B">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simpulan dari kutipan diatas yaitu, </w:t>
      </w:r>
      <w:r w:rsidR="003F5231">
        <w:rPr>
          <w:rFonts w:ascii="Times New Roman" w:hAnsi="Times New Roman" w:cs="Times New Roman"/>
          <w:sz w:val="24"/>
          <w:szCs w:val="24"/>
        </w:rPr>
        <w:t xml:space="preserve">Pengujian alfa adalah proses pengujian yang dilakukan oleh para pengembang atau </w:t>
      </w:r>
      <w:r w:rsidR="003F5231" w:rsidRPr="003F5231">
        <w:rPr>
          <w:rFonts w:ascii="Times New Roman" w:hAnsi="Times New Roman" w:cs="Times New Roman"/>
          <w:i/>
          <w:iCs/>
          <w:sz w:val="24"/>
          <w:szCs w:val="24"/>
        </w:rPr>
        <w:t>programmer</w:t>
      </w:r>
      <w:r w:rsidR="003F5231">
        <w:rPr>
          <w:rFonts w:ascii="Times New Roman" w:hAnsi="Times New Roman" w:cs="Times New Roman"/>
          <w:i/>
          <w:iCs/>
          <w:sz w:val="24"/>
          <w:szCs w:val="24"/>
        </w:rPr>
        <w:t xml:space="preserve"> </w:t>
      </w:r>
      <w:r w:rsidR="003F5231">
        <w:rPr>
          <w:rFonts w:ascii="Times New Roman" w:hAnsi="Times New Roman" w:cs="Times New Roman"/>
          <w:sz w:val="24"/>
          <w:szCs w:val="24"/>
        </w:rPr>
        <w:t xml:space="preserve">untuk menguji aplikasi sebelum diserahkan kepada pengguna. Selain itu, pengujian alfa dilanjutkan </w:t>
      </w:r>
      <w:r w:rsidR="00172C84">
        <w:rPr>
          <w:rFonts w:ascii="Times New Roman" w:hAnsi="Times New Roman" w:cs="Times New Roman"/>
          <w:sz w:val="24"/>
          <w:szCs w:val="24"/>
        </w:rPr>
        <w:t>oleh pengguna terdekat untuk memastikan bahwa sistem sudah cukup sempurna sebelum diresmikan untuk digunakan oleh lebih banyak pengguna lainnya.</w:t>
      </w:r>
    </w:p>
    <w:p w14:paraId="2D1D4E26" w14:textId="77777777" w:rsidR="00A230C6" w:rsidRDefault="00A230C6" w:rsidP="00871453">
      <w:pPr>
        <w:pStyle w:val="Heading2"/>
      </w:pPr>
    </w:p>
    <w:p w14:paraId="00C09B84" w14:textId="5496829B" w:rsidR="0029781F" w:rsidRDefault="0029781F" w:rsidP="00871453">
      <w:pPr>
        <w:pStyle w:val="Heading2"/>
      </w:pPr>
      <w:bookmarkStart w:id="31" w:name="_Toc141255467"/>
      <w:r>
        <w:t>2.2 Penelitian Terkait</w:t>
      </w:r>
      <w:bookmarkEnd w:id="31"/>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w:t>
      </w:r>
      <w:r>
        <w:rPr>
          <w:lang w:val="en-US"/>
        </w:rPr>
        <w:lastRenderedPageBreak/>
        <w:t xml:space="preserve">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w:t>
      </w:r>
      <w:r>
        <w:rPr>
          <w:lang w:val="en-US"/>
        </w:rPr>
        <w:lastRenderedPageBreak/>
        <w:t xml:space="preserve">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2" w:name="_Toc141255468"/>
      <w:r w:rsidRPr="00756B52">
        <w:lastRenderedPageBreak/>
        <w:t>BAB III</w:t>
      </w:r>
      <w:r>
        <w:t xml:space="preserve"> </w:t>
      </w:r>
      <w:r>
        <w:br w:type="textWrapping" w:clear="all"/>
        <w:t>METODOLOGI PENELITIAN</w:t>
      </w:r>
      <w:bookmarkEnd w:id="32"/>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3" w:name="_Toc141255469"/>
      <w:r w:rsidRPr="006D73FA">
        <w:t>3.</w:t>
      </w:r>
      <w:r w:rsidR="000C6C2C">
        <w:t>1</w:t>
      </w:r>
      <w:r w:rsidRPr="006D73FA">
        <w:t xml:space="preserve"> Teknik Pengumpulan Data</w:t>
      </w:r>
      <w:bookmarkEnd w:id="33"/>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pPr>
        <w:pStyle w:val="ListParagraph"/>
        <w:numPr>
          <w:ilvl w:val="0"/>
          <w:numId w:val="6"/>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4" w:name="_Hlk131167156"/>
      <w:r>
        <w:rPr>
          <w:rFonts w:cs="Times New Roman"/>
          <w:szCs w:val="24"/>
        </w:rPr>
        <w:t xml:space="preserve">Observasi merupakan proses melakukan sebuah pengamatan langsung terhadap objek yang akan diteliti untuk </w:t>
      </w:r>
      <w:bookmarkEnd w:id="34"/>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bookmarkStart w:id="35" w:name="_Hlk142304313"/>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bookmarkEnd w:id="35"/>
    </w:p>
    <w:p w14:paraId="4EC3F477" w14:textId="71066AA3" w:rsidR="00CF1C17" w:rsidRPr="00304FE4" w:rsidRDefault="00CF1C17">
      <w:pPr>
        <w:pStyle w:val="ListParagraph"/>
        <w:numPr>
          <w:ilvl w:val="0"/>
          <w:numId w:val="6"/>
        </w:numPr>
        <w:ind w:left="426" w:hanging="426"/>
        <w:rPr>
          <w:rFonts w:cs="Times New Roman"/>
          <w:szCs w:val="24"/>
        </w:rPr>
      </w:pPr>
      <w:r w:rsidRPr="00304FE4">
        <w:rPr>
          <w:rFonts w:cs="Times New Roman"/>
          <w:szCs w:val="24"/>
        </w:rPr>
        <w:t>Wawancara</w:t>
      </w:r>
    </w:p>
    <w:p w14:paraId="7951EF7B" w14:textId="3B452CB3" w:rsidR="00FA022A" w:rsidRDefault="00FA022A" w:rsidP="00CF1C17">
      <w:pPr>
        <w:pStyle w:val="ListParagraph"/>
        <w:ind w:left="426"/>
        <w:rPr>
          <w:rFonts w:cs="Times New Roman"/>
          <w:szCs w:val="24"/>
        </w:rPr>
      </w:pPr>
      <w:r>
        <w:rPr>
          <w:rFonts w:cs="Times New Roman"/>
          <w:szCs w:val="24"/>
        </w:rPr>
        <w:t>Pada tahap ini pe</w:t>
      </w:r>
      <w:r w:rsidR="00DB435E">
        <w:rPr>
          <w:rFonts w:cs="Times New Roman"/>
          <w:szCs w:val="24"/>
        </w:rPr>
        <w:t>ngumpulan</w:t>
      </w:r>
      <w:r>
        <w:rPr>
          <w:rFonts w:cs="Times New Roman"/>
          <w:szCs w:val="24"/>
        </w:rPr>
        <w:t xml:space="preserve">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pPr>
        <w:pStyle w:val="ListParagraph"/>
        <w:numPr>
          <w:ilvl w:val="0"/>
          <w:numId w:val="6"/>
        </w:numPr>
        <w:ind w:left="426" w:hanging="426"/>
        <w:rPr>
          <w:rFonts w:cs="Times New Roman"/>
          <w:szCs w:val="24"/>
        </w:rPr>
      </w:pPr>
      <w:r w:rsidRPr="00304FE4">
        <w:rPr>
          <w:rFonts w:cs="Times New Roman"/>
          <w:szCs w:val="24"/>
        </w:rPr>
        <w:t>Studi Pustaka</w:t>
      </w:r>
    </w:p>
    <w:p w14:paraId="7779F688" w14:textId="0FF16432"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agar mudah menerapkannya ke dalam penelitian ilmiah yang sedang dikerjakan.</w:t>
      </w:r>
    </w:p>
    <w:p w14:paraId="2EB22426" w14:textId="3C5FBD0B" w:rsidR="00F71BC7" w:rsidRDefault="00F71BC7" w:rsidP="00F71BC7">
      <w:pPr>
        <w:pStyle w:val="Heading2"/>
      </w:pPr>
      <w:bookmarkStart w:id="36" w:name="_Toc141255470"/>
      <w:r w:rsidRPr="009538A4">
        <w:t>3.</w:t>
      </w:r>
      <w:r w:rsidR="00B069B6">
        <w:t>2</w:t>
      </w:r>
      <w:r>
        <w:t xml:space="preserve"> </w:t>
      </w:r>
      <w:r w:rsidR="00B069B6">
        <w:t>Model Pengembangan</w:t>
      </w:r>
      <w:bookmarkEnd w:id="36"/>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5CF3DA1E"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pPr>
        <w:pStyle w:val="ListParagraph"/>
        <w:numPr>
          <w:ilvl w:val="3"/>
          <w:numId w:val="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pPr>
        <w:pStyle w:val="ListParagraph"/>
        <w:numPr>
          <w:ilvl w:val="3"/>
          <w:numId w:val="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pPr>
        <w:pStyle w:val="ListParagraph"/>
        <w:numPr>
          <w:ilvl w:val="3"/>
          <w:numId w:val="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06C36F18"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2F4F69">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eviously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7" w:name="_Toc141255471"/>
      <w:r w:rsidRPr="009538A4">
        <w:t>3.</w:t>
      </w:r>
      <w:r>
        <w:t>3 Kerangka Pemikiran</w:t>
      </w:r>
      <w:bookmarkEnd w:id="37"/>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6FE6F775">
            <wp:extent cx="5128212" cy="3390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8">
                      <a:extLst>
                        <a:ext uri="{28A0092B-C50C-407E-A947-70E740481C1C}">
                          <a14:useLocalDpi xmlns:a14="http://schemas.microsoft.com/office/drawing/2010/main" val="0"/>
                        </a:ext>
                      </a:extLst>
                    </a:blip>
                    <a:srcRect l="4965" t="3739" r="4918" b="9690"/>
                    <a:stretch/>
                  </pic:blipFill>
                  <pic:spPr bwMode="auto">
                    <a:xfrm>
                      <a:off x="0" y="0"/>
                      <a:ext cx="5149462" cy="3404951"/>
                    </a:xfrm>
                    <a:prstGeom prst="rect">
                      <a:avLst/>
                    </a:prstGeom>
                    <a:ln>
                      <a:noFill/>
                    </a:ln>
                    <a:extLst>
                      <a:ext uri="{53640926-AAD7-44D8-BBD7-CCE9431645EC}">
                        <a14:shadowObscured xmlns:a14="http://schemas.microsoft.com/office/drawing/2010/main"/>
                      </a:ext>
                    </a:extLst>
                  </pic:spPr>
                </pic:pic>
              </a:graphicData>
            </a:graphic>
          </wp:inline>
        </w:drawing>
      </w:r>
    </w:p>
    <w:p w14:paraId="5F6A8188" w14:textId="77777777" w:rsidR="00F37000" w:rsidRDefault="00F37FCA" w:rsidP="00BF26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3E779FD6" w14:textId="58052548" w:rsidR="00E94DE3" w:rsidRDefault="00E94DE3">
      <w:pPr>
        <w:rPr>
          <w:rFonts w:ascii="Times New Roman" w:hAnsi="Times New Roman" w:cs="Times New Roman"/>
          <w:sz w:val="24"/>
          <w:szCs w:val="24"/>
        </w:rPr>
      </w:pPr>
      <w:r>
        <w:rPr>
          <w:rFonts w:ascii="Times New Roman" w:hAnsi="Times New Roman" w:cs="Times New Roman"/>
          <w:sz w:val="24"/>
          <w:szCs w:val="24"/>
        </w:rPr>
        <w:br w:type="page"/>
      </w:r>
    </w:p>
    <w:p w14:paraId="7A89B2F5" w14:textId="548E7AD2" w:rsidR="00E94DE3" w:rsidRPr="00132060" w:rsidRDefault="00E94DE3" w:rsidP="00E94DE3">
      <w:pPr>
        <w:pStyle w:val="Heading1"/>
      </w:pPr>
      <w:r w:rsidRPr="00756B52">
        <w:lastRenderedPageBreak/>
        <w:t>BAB I</w:t>
      </w:r>
      <w:r>
        <w:t xml:space="preserve">V </w:t>
      </w:r>
      <w:r>
        <w:br w:type="textWrapping" w:clear="all"/>
      </w:r>
      <w:r w:rsidR="0090567F">
        <w:t>HASIL DAN PEMBAHASAN</w:t>
      </w:r>
    </w:p>
    <w:p w14:paraId="0FA35EA9" w14:textId="77777777" w:rsidR="00E94DE3" w:rsidRPr="00E801FC" w:rsidRDefault="00E94DE3" w:rsidP="00E94DE3">
      <w:pPr>
        <w:spacing w:line="480" w:lineRule="auto"/>
        <w:jc w:val="both"/>
      </w:pPr>
    </w:p>
    <w:p w14:paraId="09734467" w14:textId="38BBE04F" w:rsidR="00E94DE3" w:rsidRPr="006D73FA" w:rsidRDefault="006D0685" w:rsidP="00E94DE3">
      <w:pPr>
        <w:pStyle w:val="Heading2"/>
      </w:pPr>
      <w:r>
        <w:t>4</w:t>
      </w:r>
      <w:r w:rsidR="00E94DE3" w:rsidRPr="006D73FA">
        <w:t>.</w:t>
      </w:r>
      <w:r w:rsidR="00E94DE3">
        <w:t>1</w:t>
      </w:r>
      <w:r w:rsidR="00E94DE3" w:rsidRPr="006D73FA">
        <w:t xml:space="preserve"> T</w:t>
      </w:r>
      <w:r>
        <w:t>injauan Perusahaan</w:t>
      </w:r>
    </w:p>
    <w:p w14:paraId="40B04E66" w14:textId="27B8BF22" w:rsidR="00C870D4" w:rsidRDefault="006D0685" w:rsidP="00C870D4">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tinjauan perusahaan ini, akan dijelaskan mengenai sejarah perusahaan dan struktur organisasi perusahaan sebagai tempat penelitian di lakukan.</w:t>
      </w:r>
    </w:p>
    <w:p w14:paraId="2DDCF9D6" w14:textId="77777777" w:rsidR="00C870D4" w:rsidRDefault="00C870D4" w:rsidP="00C870D4">
      <w:pPr>
        <w:spacing w:after="0" w:line="480" w:lineRule="auto"/>
        <w:jc w:val="both"/>
        <w:rPr>
          <w:rFonts w:ascii="Times New Roman" w:hAnsi="Times New Roman" w:cs="Times New Roman"/>
          <w:sz w:val="24"/>
          <w:szCs w:val="24"/>
        </w:rPr>
      </w:pPr>
    </w:p>
    <w:p w14:paraId="460CB2D2" w14:textId="7F6E7CDF" w:rsidR="00C870D4" w:rsidRDefault="00C870D4">
      <w:pPr>
        <w:pStyle w:val="Heading3"/>
        <w:numPr>
          <w:ilvl w:val="2"/>
          <w:numId w:val="3"/>
        </w:numPr>
        <w:spacing w:before="240" w:beforeAutospacing="0"/>
        <w:ind w:left="567" w:hanging="567"/>
      </w:pPr>
      <w:r>
        <w:t>Sejarah Perusahaan</w:t>
      </w:r>
    </w:p>
    <w:p w14:paraId="1FDCDECD" w14:textId="77777777" w:rsidR="00C870D4" w:rsidRDefault="00BF37F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KBM Bina Sejahtera berdiri pada tanggal 2 November 2003, dimana gagasan pendirian lembaga ini muncul dari mereka yang tergerak hati menyaksikan kondisi masyarakat Desa Telukjambe, mereka yang dimaksud adalah H. Andi Sutardi</w:t>
      </w:r>
      <w:r w:rsidR="005451DF">
        <w:rPr>
          <w:rFonts w:ascii="Times New Roman" w:hAnsi="Times New Roman" w:cs="Times New Roman"/>
          <w:sz w:val="24"/>
          <w:szCs w:val="24"/>
        </w:rPr>
        <w:t xml:space="preserve"> S.Pd, A</w:t>
      </w:r>
      <w:r w:rsidR="008A50C4">
        <w:rPr>
          <w:rFonts w:ascii="Times New Roman" w:hAnsi="Times New Roman" w:cs="Times New Roman"/>
          <w:sz w:val="24"/>
          <w:szCs w:val="24"/>
        </w:rPr>
        <w:t>de Suhara Ir dan Edi Yusup Sugianto.</w:t>
      </w:r>
    </w:p>
    <w:p w14:paraId="376A8D9B" w14:textId="77777777" w:rsidR="008A50C4" w:rsidRDefault="00781C82"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erdapat kekhawatiran pada konidisi saat itu, dimana daerah Kecamatan Telukjambe mulai ramai dengan dunia industri, dimana banyak perusahaan-perusahaan dibangun dan beroperasi</w:t>
      </w:r>
      <w:r w:rsidR="009F3D18">
        <w:rPr>
          <w:rFonts w:ascii="Times New Roman" w:hAnsi="Times New Roman" w:cs="Times New Roman"/>
          <w:sz w:val="24"/>
          <w:szCs w:val="24"/>
        </w:rPr>
        <w:t xml:space="preserve"> di daerah Kecamatan Telukjambe, tetapi tidak meningkatkan perubahan signifikan terhadap pendapatan ekonomi, terutama yang dirasakan oleh kami selaku penduduk Desa Telukjambe, salah satu desa yang masuk dalam wilayah Kecamatan Telukjambe.</w:t>
      </w:r>
    </w:p>
    <w:p w14:paraId="620C572C" w14:textId="4DA7F5CF" w:rsidR="009F3D18" w:rsidRDefault="009F3D18"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w:t>
      </w:r>
      <w:r w:rsidR="00585E34">
        <w:rPr>
          <w:rFonts w:ascii="Times New Roman" w:hAnsi="Times New Roman" w:cs="Times New Roman"/>
          <w:sz w:val="24"/>
          <w:szCs w:val="24"/>
        </w:rPr>
        <w:t xml:space="preserve">kenyataan tersebutlah, </w:t>
      </w:r>
      <w:r w:rsidR="00263F3A">
        <w:rPr>
          <w:rFonts w:ascii="Times New Roman" w:hAnsi="Times New Roman" w:cs="Times New Roman"/>
          <w:sz w:val="24"/>
          <w:szCs w:val="24"/>
        </w:rPr>
        <w:t>mereka</w:t>
      </w:r>
      <w:r w:rsidR="00585E34">
        <w:rPr>
          <w:rFonts w:ascii="Times New Roman" w:hAnsi="Times New Roman" w:cs="Times New Roman"/>
          <w:sz w:val="24"/>
          <w:szCs w:val="24"/>
        </w:rPr>
        <w:t xml:space="preserve"> mencari tahu akar permasalahan yang menyebabkan tidak adanya perubahan di masyarakat, terutama masyarakat Desa Telukjambe</w:t>
      </w:r>
      <w:r w:rsidR="006E2D96">
        <w:rPr>
          <w:rFonts w:ascii="Times New Roman" w:hAnsi="Times New Roman" w:cs="Times New Roman"/>
          <w:sz w:val="24"/>
          <w:szCs w:val="24"/>
        </w:rPr>
        <w:t xml:space="preserve">. Serta dari pengamatan dan juga hasil pembicaraan yang </w:t>
      </w:r>
      <w:r w:rsidR="006E2D96">
        <w:rPr>
          <w:rFonts w:ascii="Times New Roman" w:hAnsi="Times New Roman" w:cs="Times New Roman"/>
          <w:sz w:val="24"/>
          <w:szCs w:val="24"/>
        </w:rPr>
        <w:lastRenderedPageBreak/>
        <w:t xml:space="preserve">mendalam dengan tokoh masyarakat akhirnya </w:t>
      </w:r>
      <w:r w:rsidR="00263F3A">
        <w:rPr>
          <w:rFonts w:ascii="Times New Roman" w:hAnsi="Times New Roman" w:cs="Times New Roman"/>
          <w:sz w:val="24"/>
          <w:szCs w:val="24"/>
        </w:rPr>
        <w:t>mereka</w:t>
      </w:r>
      <w:r w:rsidR="006E2D96">
        <w:rPr>
          <w:rFonts w:ascii="Times New Roman" w:hAnsi="Times New Roman" w:cs="Times New Roman"/>
          <w:sz w:val="24"/>
          <w:szCs w:val="24"/>
        </w:rPr>
        <w:t xml:space="preserve"> memperoleh kesimpulan yaitu, masyarakat Desa Telukjambe kalah bersaing dalam hal kualitas</w:t>
      </w:r>
      <w:r w:rsidR="004E5DEC">
        <w:rPr>
          <w:rFonts w:ascii="Times New Roman" w:hAnsi="Times New Roman" w:cs="Times New Roman"/>
          <w:sz w:val="24"/>
          <w:szCs w:val="24"/>
        </w:rPr>
        <w:t xml:space="preserve"> pendidikan dengan pendatang yang mencari kerja di Kecamatan Telukjambe. Kemudian, rendahnya keterampilan yang dimiliki oleh pencari kerja dari masyarakat asli dan rendahnya etoskerja dari masyarkat </w:t>
      </w:r>
      <w:r w:rsidR="00E0013F">
        <w:rPr>
          <w:rFonts w:ascii="Times New Roman" w:hAnsi="Times New Roman" w:cs="Times New Roman"/>
          <w:sz w:val="24"/>
          <w:szCs w:val="24"/>
        </w:rPr>
        <w:t>yang diterima di perusahaan sehingga pihak perusahaan tidak memperpanjang kesempatan berkerja.</w:t>
      </w:r>
    </w:p>
    <w:p w14:paraId="06EA02C9" w14:textId="77777777" w:rsidR="00E0013F" w:rsidRDefault="00E0013F"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sarkan kesimpulan tersebut, </w:t>
      </w:r>
      <w:r w:rsidR="00263F3A">
        <w:rPr>
          <w:rFonts w:ascii="Times New Roman" w:hAnsi="Times New Roman" w:cs="Times New Roman"/>
          <w:sz w:val="24"/>
          <w:szCs w:val="24"/>
        </w:rPr>
        <w:t>mereka</w:t>
      </w:r>
      <w:r>
        <w:rPr>
          <w:rFonts w:ascii="Times New Roman" w:hAnsi="Times New Roman" w:cs="Times New Roman"/>
          <w:sz w:val="24"/>
          <w:szCs w:val="24"/>
        </w:rPr>
        <w:t xml:space="preserve"> mencari </w:t>
      </w:r>
      <w:r w:rsidR="00835B32">
        <w:rPr>
          <w:rFonts w:ascii="Times New Roman" w:hAnsi="Times New Roman" w:cs="Times New Roman"/>
          <w:sz w:val="24"/>
          <w:szCs w:val="24"/>
        </w:rPr>
        <w:t xml:space="preserve">formula </w:t>
      </w:r>
      <w:r w:rsidR="00263F3A">
        <w:rPr>
          <w:rFonts w:ascii="Times New Roman" w:hAnsi="Times New Roman" w:cs="Times New Roman"/>
          <w:sz w:val="24"/>
          <w:szCs w:val="24"/>
        </w:rPr>
        <w:t xml:space="preserve">  pemecahan masalah yang dapat mengadopsi kebutuhan yang dimaksudkan dari kesimpulan yang mereka dapatkan. Lembaga pendidikan</w:t>
      </w:r>
      <w:r w:rsidR="002C16E7">
        <w:rPr>
          <w:rFonts w:ascii="Times New Roman" w:hAnsi="Times New Roman" w:cs="Times New Roman"/>
          <w:sz w:val="24"/>
          <w:szCs w:val="24"/>
        </w:rPr>
        <w:t>-lah yang akhirnya mereka pilih, karena dengan pendidikan hal-hal yang paling mendasar kiranya dapat dijembatani jalan keluarnya.</w:t>
      </w:r>
    </w:p>
    <w:p w14:paraId="0A9329CB" w14:textId="77777777" w:rsidR="002C16E7" w:rsidRDefault="002C16E7"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reka </w:t>
      </w:r>
      <w:r w:rsidR="00AB0218">
        <w:rPr>
          <w:rFonts w:ascii="Times New Roman" w:hAnsi="Times New Roman" w:cs="Times New Roman"/>
          <w:sz w:val="24"/>
          <w:szCs w:val="24"/>
        </w:rPr>
        <w:t xml:space="preserve">mendirikan PKBM, sebagai lembaga pendidikan yang mengacu kepada pendidika luar sekolah karena sasaran yang mereka akan kembangkan adalah warga masyarakat yang diluar usia sekolah atau warga masyarakat yang </w:t>
      </w:r>
      <w:r w:rsidR="00AB0218">
        <w:rPr>
          <w:rFonts w:ascii="Times New Roman" w:hAnsi="Times New Roman" w:cs="Times New Roman"/>
          <w:i/>
          <w:iCs/>
          <w:sz w:val="24"/>
          <w:szCs w:val="24"/>
        </w:rPr>
        <w:t>dropout</w:t>
      </w:r>
      <w:r w:rsidR="00AB0218">
        <w:rPr>
          <w:rFonts w:ascii="Times New Roman" w:hAnsi="Times New Roman" w:cs="Times New Roman"/>
          <w:sz w:val="24"/>
          <w:szCs w:val="24"/>
        </w:rPr>
        <w:t xml:space="preserve"> dari persekolahaan</w:t>
      </w:r>
      <w:r w:rsidR="00F65CE5">
        <w:rPr>
          <w:rFonts w:ascii="Times New Roman" w:hAnsi="Times New Roman" w:cs="Times New Roman"/>
          <w:sz w:val="24"/>
          <w:szCs w:val="24"/>
        </w:rPr>
        <w:t xml:space="preserve"> maupun mereka yang terkendala karena telah lama tidak bersekolah maupun oleh waktu serta biaya.</w:t>
      </w:r>
    </w:p>
    <w:p w14:paraId="32EC2F4B" w14:textId="77777777" w:rsidR="00F65CE5" w:rsidRDefault="00F65CE5" w:rsidP="008A50C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awal dari bantuan stimulus Program Pengembangan Kecamatan pada tahun 2003, </w:t>
      </w:r>
      <w:r w:rsidR="00A23598">
        <w:rPr>
          <w:rFonts w:ascii="Times New Roman" w:hAnsi="Times New Roman" w:cs="Times New Roman"/>
          <w:sz w:val="24"/>
          <w:szCs w:val="24"/>
        </w:rPr>
        <w:t>mereka akhirnya dapat memulai kegiatan pelaksanaan Program PKBM, yaitu yang kami utamakan pada saat itu adalah melaksanakan proses belajar mengajar</w:t>
      </w:r>
      <w:r w:rsidR="000824DE">
        <w:rPr>
          <w:rFonts w:ascii="Times New Roman" w:hAnsi="Times New Roman" w:cs="Times New Roman"/>
          <w:sz w:val="24"/>
          <w:szCs w:val="24"/>
        </w:rPr>
        <w:t xml:space="preserve"> pada warga belajar Desa Telukjambe sebanyak 30 orang dengan melalui program Paket B dan Paket C.</w:t>
      </w:r>
      <w:r w:rsidR="00CD6D53">
        <w:rPr>
          <w:rFonts w:ascii="Times New Roman" w:hAnsi="Times New Roman" w:cs="Times New Roman"/>
          <w:sz w:val="24"/>
          <w:szCs w:val="24"/>
        </w:rPr>
        <w:t xml:space="preserve"> Hingga saat ini,</w:t>
      </w:r>
      <w:r w:rsidR="00180727">
        <w:rPr>
          <w:rFonts w:ascii="Times New Roman" w:hAnsi="Times New Roman" w:cs="Times New Roman"/>
          <w:sz w:val="24"/>
          <w:szCs w:val="24"/>
        </w:rPr>
        <w:t xml:space="preserve"> PKBM Bina Sejahtera telah memiliki bangunan </w:t>
      </w:r>
      <w:r w:rsidR="00B06FCF">
        <w:rPr>
          <w:rFonts w:ascii="Times New Roman" w:hAnsi="Times New Roman" w:cs="Times New Roman"/>
          <w:sz w:val="24"/>
          <w:szCs w:val="24"/>
        </w:rPr>
        <w:t>sekolah yang beralamat</w:t>
      </w:r>
      <w:r w:rsidR="00B86F97">
        <w:rPr>
          <w:rFonts w:ascii="Times New Roman" w:hAnsi="Times New Roman" w:cs="Times New Roman"/>
          <w:sz w:val="24"/>
          <w:szCs w:val="24"/>
        </w:rPr>
        <w:t xml:space="preserve"> di </w:t>
      </w:r>
      <w:r w:rsidR="00B86F97" w:rsidRPr="00B86F97">
        <w:rPr>
          <w:rFonts w:ascii="Times New Roman" w:hAnsi="Times New Roman" w:cs="Times New Roman"/>
          <w:sz w:val="24"/>
          <w:szCs w:val="24"/>
        </w:rPr>
        <w:t xml:space="preserve">Jl. Baru Kapling Dsn Sukadana Rt. </w:t>
      </w:r>
      <w:r w:rsidR="00B86F97" w:rsidRPr="00B86F97">
        <w:rPr>
          <w:rFonts w:ascii="Times New Roman" w:hAnsi="Times New Roman" w:cs="Times New Roman"/>
          <w:sz w:val="24"/>
          <w:szCs w:val="24"/>
        </w:rPr>
        <w:lastRenderedPageBreak/>
        <w:t>03 Rw. 01, 41361, Kel. Pinayungan, Kec. Teluk Jambe Timur, Karawang, Jawa Barat.</w:t>
      </w:r>
      <w:r w:rsidR="00CD6D53">
        <w:rPr>
          <w:rFonts w:ascii="Times New Roman" w:hAnsi="Times New Roman" w:cs="Times New Roman"/>
          <w:sz w:val="24"/>
          <w:szCs w:val="24"/>
        </w:rPr>
        <w:t xml:space="preserve"> </w:t>
      </w:r>
      <w:r w:rsidR="00F521B5">
        <w:rPr>
          <w:rFonts w:ascii="Times New Roman" w:hAnsi="Times New Roman" w:cs="Times New Roman"/>
          <w:sz w:val="24"/>
          <w:szCs w:val="24"/>
        </w:rPr>
        <w:t xml:space="preserve">Selain itu, saat ini </w:t>
      </w:r>
      <w:r w:rsidR="00CD6D53">
        <w:rPr>
          <w:rFonts w:ascii="Times New Roman" w:hAnsi="Times New Roman" w:cs="Times New Roman"/>
          <w:sz w:val="24"/>
          <w:szCs w:val="24"/>
        </w:rPr>
        <w:t xml:space="preserve">mereka sudah memiliki tenaga kepenedidikan atau </w:t>
      </w:r>
      <w:r w:rsidR="00C20A82">
        <w:rPr>
          <w:rFonts w:ascii="Times New Roman" w:hAnsi="Times New Roman" w:cs="Times New Roman"/>
          <w:sz w:val="24"/>
          <w:szCs w:val="24"/>
        </w:rPr>
        <w:t>p</w:t>
      </w:r>
      <w:r w:rsidR="00CD6D53">
        <w:rPr>
          <w:rFonts w:ascii="Times New Roman" w:hAnsi="Times New Roman" w:cs="Times New Roman"/>
          <w:sz w:val="24"/>
          <w:szCs w:val="24"/>
        </w:rPr>
        <w:t xml:space="preserve">engajar sebanyak </w:t>
      </w:r>
      <w:r w:rsidR="00AA5B18">
        <w:rPr>
          <w:rFonts w:ascii="Times New Roman" w:hAnsi="Times New Roman" w:cs="Times New Roman"/>
          <w:sz w:val="24"/>
          <w:szCs w:val="24"/>
        </w:rPr>
        <w:t>14</w:t>
      </w:r>
      <w:r w:rsidR="00CD6D53">
        <w:rPr>
          <w:rFonts w:ascii="Times New Roman" w:hAnsi="Times New Roman" w:cs="Times New Roman"/>
          <w:sz w:val="24"/>
          <w:szCs w:val="24"/>
        </w:rPr>
        <w:t xml:space="preserve"> orang</w:t>
      </w:r>
      <w:r w:rsidR="00AA5B18">
        <w:rPr>
          <w:rFonts w:ascii="Times New Roman" w:hAnsi="Times New Roman" w:cs="Times New Roman"/>
          <w:sz w:val="24"/>
          <w:szCs w:val="24"/>
        </w:rPr>
        <w:t xml:space="preserve"> d</w:t>
      </w:r>
      <w:r w:rsidR="000D5BC3">
        <w:rPr>
          <w:rFonts w:ascii="Times New Roman" w:hAnsi="Times New Roman" w:cs="Times New Roman"/>
          <w:sz w:val="24"/>
          <w:szCs w:val="24"/>
        </w:rPr>
        <w:t>engan jumlah siswa 418 siswa.</w:t>
      </w:r>
    </w:p>
    <w:p w14:paraId="701D98ED" w14:textId="77777777" w:rsidR="0030140D" w:rsidRDefault="0030140D" w:rsidP="009A0A72">
      <w:pPr>
        <w:spacing w:line="480" w:lineRule="auto"/>
        <w:jc w:val="both"/>
        <w:rPr>
          <w:rFonts w:ascii="Times New Roman" w:hAnsi="Times New Roman" w:cs="Times New Roman"/>
          <w:sz w:val="24"/>
          <w:szCs w:val="24"/>
        </w:rPr>
      </w:pPr>
    </w:p>
    <w:p w14:paraId="78766E2A" w14:textId="45AB02FC" w:rsidR="009A0A72" w:rsidRDefault="009A0A72">
      <w:pPr>
        <w:pStyle w:val="Heading3"/>
        <w:numPr>
          <w:ilvl w:val="2"/>
          <w:numId w:val="3"/>
        </w:numPr>
        <w:spacing w:before="240" w:beforeAutospacing="0"/>
        <w:ind w:left="567" w:hanging="567"/>
      </w:pPr>
      <w:r>
        <w:t>Struktur Organisasi dan Fungsi</w:t>
      </w:r>
    </w:p>
    <w:p w14:paraId="1AEDAB01" w14:textId="77777777" w:rsidR="009A0A72" w:rsidRDefault="00052F11" w:rsidP="009A0A7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truktur organisasi merupakan susunan yang menerangkan tentang bagaimana </w:t>
      </w:r>
      <w:r w:rsidR="003211C4">
        <w:rPr>
          <w:rFonts w:ascii="Times New Roman" w:hAnsi="Times New Roman" w:cs="Times New Roman"/>
          <w:sz w:val="24"/>
          <w:szCs w:val="24"/>
        </w:rPr>
        <w:t>suatu alur tugas dan tanggung jawab dari setiap anggota yang bekerja pada perusahaan. Struktur organisasi yang baik dapat mempermudah koordinasi antar karyawan dan memperjelas alur pekerjaan. Adapun struktur ogranisasi yang di terapkan oleh PKBM Bina Sejahtera Karawang</w:t>
      </w:r>
      <w:r w:rsidR="00F336DA">
        <w:rPr>
          <w:rFonts w:ascii="Times New Roman" w:hAnsi="Times New Roman" w:cs="Times New Roman"/>
          <w:sz w:val="24"/>
          <w:szCs w:val="24"/>
        </w:rPr>
        <w:t xml:space="preserve"> adalah sebagai berikut:</w:t>
      </w:r>
    </w:p>
    <w:p w14:paraId="39BB2FE7" w14:textId="046E023C" w:rsidR="00874B7D" w:rsidRDefault="00C06DEE" w:rsidP="00F6258A">
      <w:pPr>
        <w:pStyle w:val="Heading1"/>
      </w:pPr>
      <w:bookmarkStart w:id="38" w:name="_Toc141255472"/>
      <w:r>
        <w:rPr>
          <w:noProof/>
        </w:rPr>
        <w:drawing>
          <wp:inline distT="0" distB="0" distL="0" distR="0" wp14:anchorId="0B5869C7" wp14:editId="37591C7F">
            <wp:extent cx="2647315" cy="3304182"/>
            <wp:effectExtent l="0" t="0" r="635" b="0"/>
            <wp:docPr id="723723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723033" name="Picture 3"/>
                    <pic:cNvPicPr/>
                  </pic:nvPicPr>
                  <pic:blipFill rotWithShape="1">
                    <a:blip r:embed="rId19">
                      <a:extLst>
                        <a:ext uri="{28A0092B-C50C-407E-A947-70E740481C1C}">
                          <a14:useLocalDpi xmlns:a14="http://schemas.microsoft.com/office/drawing/2010/main" val="0"/>
                        </a:ext>
                      </a:extLst>
                    </a:blip>
                    <a:srcRect l="6896" t="9028" r="41874" b="9127"/>
                    <a:stretch/>
                  </pic:blipFill>
                  <pic:spPr bwMode="auto">
                    <a:xfrm>
                      <a:off x="0" y="0"/>
                      <a:ext cx="2648691" cy="3305899"/>
                    </a:xfrm>
                    <a:prstGeom prst="rect">
                      <a:avLst/>
                    </a:prstGeom>
                    <a:ln>
                      <a:noFill/>
                    </a:ln>
                    <a:extLst>
                      <a:ext uri="{53640926-AAD7-44D8-BBD7-CCE9431645EC}">
                        <a14:shadowObscured xmlns:a14="http://schemas.microsoft.com/office/drawing/2010/main"/>
                      </a:ext>
                    </a:extLst>
                  </pic:spPr>
                </pic:pic>
              </a:graphicData>
            </a:graphic>
          </wp:inline>
        </w:drawing>
      </w:r>
    </w:p>
    <w:p w14:paraId="532126C0" w14:textId="2196E90C" w:rsidR="00641A9E" w:rsidRDefault="00C06DEE" w:rsidP="00641A9E">
      <w:pPr>
        <w:tabs>
          <w:tab w:val="left" w:pos="5610"/>
        </w:tabs>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5231E6">
        <w:rPr>
          <w:rFonts w:ascii="Times New Roman" w:hAnsi="Times New Roman" w:cs="Times New Roman"/>
          <w:sz w:val="24"/>
          <w:szCs w:val="24"/>
        </w:rPr>
        <w:t>[</w:t>
      </w:r>
      <w:r>
        <w:rPr>
          <w:rFonts w:ascii="Times New Roman" w:hAnsi="Times New Roman" w:cs="Times New Roman"/>
          <w:sz w:val="24"/>
          <w:szCs w:val="24"/>
        </w:rPr>
        <w:t>PKBM Bina Sejahtera</w:t>
      </w:r>
      <w:r w:rsidR="005231E6">
        <w:rPr>
          <w:rFonts w:ascii="Times New Roman" w:hAnsi="Times New Roman" w:cs="Times New Roman"/>
          <w:sz w:val="24"/>
          <w:szCs w:val="24"/>
        </w:rPr>
        <w:t>, 2023]</w:t>
      </w:r>
    </w:p>
    <w:p w14:paraId="0203039B"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54DDFD02" w14:textId="77777777" w:rsidR="00513777" w:rsidRDefault="00513777" w:rsidP="00641A9E">
      <w:pPr>
        <w:tabs>
          <w:tab w:val="left" w:pos="5610"/>
        </w:tabs>
        <w:spacing w:line="240" w:lineRule="auto"/>
        <w:jc w:val="both"/>
        <w:rPr>
          <w:rFonts w:ascii="Times New Roman" w:hAnsi="Times New Roman" w:cs="Times New Roman"/>
          <w:sz w:val="24"/>
          <w:szCs w:val="24"/>
        </w:rPr>
      </w:pPr>
    </w:p>
    <w:p w14:paraId="2A62EDB4" w14:textId="67D9C588" w:rsidR="00513777" w:rsidRDefault="000F38B2" w:rsidP="00D53417">
      <w:pPr>
        <w:tabs>
          <w:tab w:val="left" w:pos="5610"/>
        </w:tabs>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Berikut ini merupakan penjelasan dar</w:t>
      </w:r>
      <w:r w:rsidR="00D53417">
        <w:rPr>
          <w:rFonts w:ascii="Times New Roman" w:hAnsi="Times New Roman" w:cs="Times New Roman"/>
          <w:sz w:val="24"/>
          <w:szCs w:val="24"/>
        </w:rPr>
        <w:t>i fungsi jabatan pada struktur organisasi PKBM Bina Sejahtera Karawang:</w:t>
      </w:r>
    </w:p>
    <w:p w14:paraId="6DDE8150" w14:textId="16BF75D3" w:rsidR="00D53417" w:rsidRDefault="00D53417">
      <w:pPr>
        <w:pStyle w:val="ListParagraph"/>
        <w:numPr>
          <w:ilvl w:val="0"/>
          <w:numId w:val="10"/>
        </w:numPr>
        <w:tabs>
          <w:tab w:val="left" w:pos="5610"/>
        </w:tabs>
        <w:ind w:left="567" w:hanging="567"/>
        <w:rPr>
          <w:rFonts w:cs="Times New Roman"/>
          <w:szCs w:val="24"/>
        </w:rPr>
      </w:pPr>
      <w:r>
        <w:rPr>
          <w:rFonts w:cs="Times New Roman"/>
          <w:szCs w:val="24"/>
        </w:rPr>
        <w:t>Pembina</w:t>
      </w:r>
    </w:p>
    <w:p w14:paraId="12896271" w14:textId="0FF335B0" w:rsidR="00D53417" w:rsidRDefault="00112E23" w:rsidP="00D53417">
      <w:pPr>
        <w:pStyle w:val="ListParagraph"/>
        <w:tabs>
          <w:tab w:val="left" w:pos="5610"/>
        </w:tabs>
        <w:ind w:left="567"/>
        <w:rPr>
          <w:rFonts w:cs="Times New Roman"/>
          <w:szCs w:val="24"/>
        </w:rPr>
      </w:pPr>
      <w:r>
        <w:rPr>
          <w:rFonts w:cs="Times New Roman"/>
          <w:szCs w:val="24"/>
        </w:rPr>
        <w:t>Pemegang otoritas tentang arah langkah dan visi PKBM Bina Sejahtera Karawang.</w:t>
      </w:r>
    </w:p>
    <w:p w14:paraId="65BA5DB9" w14:textId="2A6CB381" w:rsidR="00112E23" w:rsidRDefault="00992396">
      <w:pPr>
        <w:pStyle w:val="ListParagraph"/>
        <w:numPr>
          <w:ilvl w:val="0"/>
          <w:numId w:val="10"/>
        </w:numPr>
        <w:tabs>
          <w:tab w:val="left" w:pos="5610"/>
        </w:tabs>
        <w:ind w:left="567" w:hanging="567"/>
        <w:rPr>
          <w:rFonts w:cs="Times New Roman"/>
          <w:szCs w:val="24"/>
        </w:rPr>
      </w:pPr>
      <w:r>
        <w:rPr>
          <w:rFonts w:cs="Times New Roman"/>
          <w:szCs w:val="24"/>
        </w:rPr>
        <w:t>Pengawas</w:t>
      </w:r>
    </w:p>
    <w:p w14:paraId="54386518" w14:textId="70CE91F1" w:rsidR="00992396" w:rsidRDefault="001B6FA8" w:rsidP="00992396">
      <w:pPr>
        <w:pStyle w:val="ListParagraph"/>
        <w:tabs>
          <w:tab w:val="left" w:pos="5610"/>
        </w:tabs>
        <w:ind w:left="567"/>
        <w:rPr>
          <w:rFonts w:cs="Times New Roman"/>
          <w:szCs w:val="24"/>
        </w:rPr>
      </w:pPr>
      <w:r>
        <w:rPr>
          <w:rFonts w:cs="Times New Roman"/>
          <w:szCs w:val="24"/>
        </w:rPr>
        <w:t>Menjalankan kebijakan yang dibuat oleh pihak otoritas dalam hal ini adalah Pembina.</w:t>
      </w:r>
    </w:p>
    <w:p w14:paraId="0783ABC3" w14:textId="394B1A09" w:rsidR="001B6FA8" w:rsidRDefault="001B6FA8">
      <w:pPr>
        <w:pStyle w:val="ListParagraph"/>
        <w:numPr>
          <w:ilvl w:val="0"/>
          <w:numId w:val="10"/>
        </w:numPr>
        <w:tabs>
          <w:tab w:val="left" w:pos="5610"/>
        </w:tabs>
        <w:ind w:left="567" w:hanging="567"/>
        <w:rPr>
          <w:rFonts w:cs="Times New Roman"/>
          <w:szCs w:val="24"/>
        </w:rPr>
      </w:pPr>
      <w:r>
        <w:rPr>
          <w:rFonts w:cs="Times New Roman"/>
          <w:szCs w:val="24"/>
        </w:rPr>
        <w:t>Ketua</w:t>
      </w:r>
    </w:p>
    <w:p w14:paraId="5F39F1BD" w14:textId="5CBA6997" w:rsidR="001B6FA8" w:rsidRDefault="006C65CC" w:rsidP="001B6FA8">
      <w:pPr>
        <w:pStyle w:val="ListParagraph"/>
        <w:tabs>
          <w:tab w:val="left" w:pos="5610"/>
        </w:tabs>
        <w:ind w:left="567"/>
        <w:rPr>
          <w:rFonts w:cs="Times New Roman"/>
          <w:szCs w:val="24"/>
        </w:rPr>
      </w:pPr>
      <w:r>
        <w:rPr>
          <w:rFonts w:cs="Times New Roman"/>
          <w:szCs w:val="24"/>
        </w:rPr>
        <w:t>Merealisasikan visi dan misi</w:t>
      </w:r>
      <w:r w:rsidR="00FE3C9D">
        <w:rPr>
          <w:rFonts w:cs="Times New Roman"/>
          <w:szCs w:val="24"/>
        </w:rPr>
        <w:t xml:space="preserve"> dan mengelola sebagai manajerial terkait keberadaan PKBM Bina Sejahtera Karawang mulai dari sumber daya manusia, aset hingga proses administrasi.</w:t>
      </w:r>
    </w:p>
    <w:p w14:paraId="04D0CA3F" w14:textId="6014455C" w:rsidR="00FE3C9D" w:rsidRDefault="00FE3C9D">
      <w:pPr>
        <w:pStyle w:val="ListParagraph"/>
        <w:numPr>
          <w:ilvl w:val="0"/>
          <w:numId w:val="10"/>
        </w:numPr>
        <w:tabs>
          <w:tab w:val="left" w:pos="5610"/>
        </w:tabs>
        <w:ind w:left="567" w:hanging="567"/>
        <w:rPr>
          <w:rFonts w:cs="Times New Roman"/>
          <w:szCs w:val="24"/>
        </w:rPr>
      </w:pPr>
      <w:r>
        <w:rPr>
          <w:rFonts w:cs="Times New Roman"/>
          <w:szCs w:val="24"/>
        </w:rPr>
        <w:t>Sekretaris</w:t>
      </w:r>
    </w:p>
    <w:p w14:paraId="4BCB2940" w14:textId="0F3FD228" w:rsidR="00FE3C9D" w:rsidRDefault="001A46BE" w:rsidP="00FE3C9D">
      <w:pPr>
        <w:pStyle w:val="ListParagraph"/>
        <w:tabs>
          <w:tab w:val="left" w:pos="5610"/>
        </w:tabs>
        <w:ind w:left="567"/>
        <w:rPr>
          <w:rFonts w:cs="Times New Roman"/>
          <w:szCs w:val="24"/>
        </w:rPr>
      </w:pPr>
      <w:r>
        <w:rPr>
          <w:rFonts w:cs="Times New Roman"/>
          <w:szCs w:val="24"/>
        </w:rPr>
        <w:t>Mengelola kegiatan bersifat adm atau surat menyurat dan menerima pendaftaran.</w:t>
      </w:r>
    </w:p>
    <w:p w14:paraId="7B195987" w14:textId="53774599" w:rsidR="001A46BE" w:rsidRDefault="001A46BE">
      <w:pPr>
        <w:pStyle w:val="ListParagraph"/>
        <w:numPr>
          <w:ilvl w:val="0"/>
          <w:numId w:val="10"/>
        </w:numPr>
        <w:tabs>
          <w:tab w:val="left" w:pos="5610"/>
        </w:tabs>
        <w:ind w:left="567" w:hanging="567"/>
        <w:rPr>
          <w:rFonts w:cs="Times New Roman"/>
          <w:szCs w:val="24"/>
        </w:rPr>
      </w:pPr>
      <w:r>
        <w:rPr>
          <w:rFonts w:cs="Times New Roman"/>
          <w:szCs w:val="24"/>
        </w:rPr>
        <w:t>Bendahara</w:t>
      </w:r>
    </w:p>
    <w:p w14:paraId="59A3C8BD" w14:textId="617B2DBB" w:rsidR="001A46BE" w:rsidRDefault="00F06797" w:rsidP="001A46BE">
      <w:pPr>
        <w:pStyle w:val="ListParagraph"/>
        <w:tabs>
          <w:tab w:val="left" w:pos="5610"/>
        </w:tabs>
        <w:ind w:left="567"/>
        <w:rPr>
          <w:rFonts w:cs="Times New Roman"/>
          <w:szCs w:val="24"/>
        </w:rPr>
      </w:pPr>
      <w:r>
        <w:rPr>
          <w:rFonts w:cs="Times New Roman"/>
          <w:szCs w:val="24"/>
        </w:rPr>
        <w:t>Mengelola dan melakukan pencatatan pelaporan keuangan PKBM Bina Sejahtera Karawang.</w:t>
      </w:r>
    </w:p>
    <w:p w14:paraId="2275EC72" w14:textId="208335AF" w:rsidR="00106B98" w:rsidRDefault="00106B98">
      <w:pPr>
        <w:pStyle w:val="ListParagraph"/>
        <w:numPr>
          <w:ilvl w:val="0"/>
          <w:numId w:val="10"/>
        </w:numPr>
        <w:tabs>
          <w:tab w:val="left" w:pos="5610"/>
        </w:tabs>
        <w:ind w:left="567" w:hanging="567"/>
        <w:rPr>
          <w:rFonts w:cs="Times New Roman"/>
          <w:szCs w:val="24"/>
        </w:rPr>
      </w:pPr>
      <w:r>
        <w:rPr>
          <w:rFonts w:cs="Times New Roman"/>
          <w:szCs w:val="24"/>
        </w:rPr>
        <w:t>Pengajar</w:t>
      </w:r>
    </w:p>
    <w:p w14:paraId="34D33D5B" w14:textId="48D6F7BE" w:rsidR="00106B98" w:rsidRDefault="00106B98" w:rsidP="00106B98">
      <w:pPr>
        <w:pStyle w:val="ListParagraph"/>
        <w:tabs>
          <w:tab w:val="left" w:pos="5610"/>
        </w:tabs>
        <w:ind w:left="567"/>
        <w:rPr>
          <w:rFonts w:cs="Times New Roman"/>
          <w:szCs w:val="24"/>
        </w:rPr>
      </w:pPr>
      <w:r>
        <w:rPr>
          <w:rFonts w:cs="Times New Roman"/>
          <w:szCs w:val="24"/>
        </w:rPr>
        <w:t xml:space="preserve">Memberikan materi pembelajaran </w:t>
      </w:r>
      <w:r w:rsidR="00455994">
        <w:rPr>
          <w:rFonts w:cs="Times New Roman"/>
          <w:szCs w:val="24"/>
        </w:rPr>
        <w:t>kepada siswa sesuai dengan kurikulum yang sudah ditetapkan.</w:t>
      </w:r>
    </w:p>
    <w:p w14:paraId="47A55E4C" w14:textId="52D87A3D" w:rsidR="00455994" w:rsidRDefault="00455994">
      <w:pPr>
        <w:pStyle w:val="ListParagraph"/>
        <w:numPr>
          <w:ilvl w:val="0"/>
          <w:numId w:val="10"/>
        </w:numPr>
        <w:tabs>
          <w:tab w:val="left" w:pos="5610"/>
        </w:tabs>
        <w:ind w:left="567" w:hanging="567"/>
        <w:rPr>
          <w:rFonts w:cs="Times New Roman"/>
          <w:szCs w:val="24"/>
        </w:rPr>
      </w:pPr>
      <w:r>
        <w:rPr>
          <w:rFonts w:cs="Times New Roman"/>
          <w:szCs w:val="24"/>
        </w:rPr>
        <w:t>Operasional</w:t>
      </w:r>
    </w:p>
    <w:p w14:paraId="1DBBB427" w14:textId="34294E77" w:rsidR="00455994" w:rsidRDefault="00455994" w:rsidP="00455994">
      <w:pPr>
        <w:pStyle w:val="ListParagraph"/>
        <w:tabs>
          <w:tab w:val="left" w:pos="5610"/>
        </w:tabs>
        <w:ind w:left="567"/>
        <w:rPr>
          <w:rFonts w:cs="Times New Roman"/>
          <w:szCs w:val="24"/>
        </w:rPr>
      </w:pPr>
      <w:r>
        <w:rPr>
          <w:rFonts w:cs="Times New Roman"/>
          <w:szCs w:val="24"/>
        </w:rPr>
        <w:lastRenderedPageBreak/>
        <w:t xml:space="preserve">Mengelola </w:t>
      </w:r>
      <w:r w:rsidR="002D1F0D">
        <w:rPr>
          <w:rFonts w:cs="Times New Roman"/>
          <w:szCs w:val="24"/>
        </w:rPr>
        <w:t>dan melakukan pemeliharaan sarana dan prasaran fisik pada PKBM Bina Sejahtera Karawang.</w:t>
      </w:r>
    </w:p>
    <w:p w14:paraId="3C7C4301" w14:textId="77777777" w:rsidR="00D12E46" w:rsidRDefault="00D12E46" w:rsidP="00D12E46">
      <w:pPr>
        <w:tabs>
          <w:tab w:val="left" w:pos="5610"/>
        </w:tabs>
        <w:rPr>
          <w:rFonts w:cs="Times New Roman"/>
          <w:szCs w:val="24"/>
        </w:rPr>
      </w:pPr>
    </w:p>
    <w:p w14:paraId="637081E5" w14:textId="2673840E" w:rsidR="00D12E46" w:rsidRPr="006D73FA" w:rsidRDefault="00D12E46" w:rsidP="00D12E46">
      <w:pPr>
        <w:pStyle w:val="Heading2"/>
      </w:pPr>
      <w:r>
        <w:t>4</w:t>
      </w:r>
      <w:r w:rsidRPr="006D73FA">
        <w:t>.</w:t>
      </w:r>
      <w:r w:rsidR="001D2707">
        <w:t>2</w:t>
      </w:r>
      <w:r w:rsidRPr="006D73FA">
        <w:t xml:space="preserve"> </w:t>
      </w:r>
      <w:r w:rsidR="001D2707">
        <w:t>Analisis Sistem</w:t>
      </w:r>
    </w:p>
    <w:p w14:paraId="07E125B7" w14:textId="18B269BB" w:rsidR="00D12E46" w:rsidRDefault="001D2707" w:rsidP="00D12E4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nalisis sistem merupakan suatu proses untuk  memahami dan mempelajari proses bisnis dalam membangun sistem, sehingga sistem yang dibangun dapat sesuai dengan proses bisnis yang berjalan pada perusahaan</w:t>
      </w:r>
      <w:r w:rsidR="00D12E46">
        <w:rPr>
          <w:rFonts w:ascii="Times New Roman" w:hAnsi="Times New Roman" w:cs="Times New Roman"/>
          <w:sz w:val="24"/>
          <w:szCs w:val="24"/>
        </w:rPr>
        <w:t>.</w:t>
      </w:r>
    </w:p>
    <w:p w14:paraId="1165E245" w14:textId="77777777" w:rsidR="00064DD0" w:rsidRDefault="00064DD0" w:rsidP="00064DD0">
      <w:pPr>
        <w:spacing w:after="0" w:line="480" w:lineRule="auto"/>
        <w:jc w:val="both"/>
        <w:rPr>
          <w:rFonts w:ascii="Times New Roman" w:hAnsi="Times New Roman" w:cs="Times New Roman"/>
          <w:sz w:val="24"/>
          <w:szCs w:val="24"/>
        </w:rPr>
      </w:pPr>
    </w:p>
    <w:p w14:paraId="5E5BA894" w14:textId="555B036B" w:rsidR="00064DD0" w:rsidRDefault="00064DD0">
      <w:pPr>
        <w:pStyle w:val="Heading3"/>
        <w:numPr>
          <w:ilvl w:val="2"/>
          <w:numId w:val="11"/>
        </w:numPr>
        <w:spacing w:before="240" w:beforeAutospacing="0"/>
        <w:ind w:left="709" w:hanging="709"/>
      </w:pPr>
      <w:r>
        <w:t>Struktur Organisasi dan Fungsi</w:t>
      </w:r>
    </w:p>
    <w:p w14:paraId="19CAFFB0" w14:textId="2E2F10D5" w:rsidR="00512191" w:rsidRDefault="00512191" w:rsidP="0051219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Berdasarkan pengamatan yang telah dilakukan, berikut adalah proses aktivitas pendaftaran siswa baru yang dideskripsikan dalam bentuk naratif:</w:t>
      </w:r>
    </w:p>
    <w:p w14:paraId="0F15B125" w14:textId="31EDA465" w:rsidR="00512191" w:rsidRDefault="00DF5573">
      <w:pPr>
        <w:pStyle w:val="ListParagraph"/>
        <w:numPr>
          <w:ilvl w:val="0"/>
          <w:numId w:val="12"/>
        </w:numPr>
        <w:ind w:left="709" w:hanging="709"/>
        <w:rPr>
          <w:rFonts w:cs="Times New Roman"/>
          <w:szCs w:val="24"/>
        </w:rPr>
      </w:pPr>
      <w:r>
        <w:rPr>
          <w:rFonts w:cs="Times New Roman"/>
          <w:szCs w:val="24"/>
        </w:rPr>
        <w:t>Calon siswa mendatangi sekolah</w:t>
      </w:r>
      <w:r w:rsidR="00600947">
        <w:rPr>
          <w:rFonts w:cs="Times New Roman"/>
          <w:szCs w:val="24"/>
        </w:rPr>
        <w:t xml:space="preserve"> </w:t>
      </w:r>
      <w:r>
        <w:rPr>
          <w:rFonts w:cs="Times New Roman"/>
          <w:szCs w:val="24"/>
        </w:rPr>
        <w:t>unt</w:t>
      </w:r>
      <w:r w:rsidR="007543AD">
        <w:rPr>
          <w:rFonts w:cs="Times New Roman"/>
          <w:szCs w:val="24"/>
        </w:rPr>
        <w:t>uk mencari informasi terkait program yang tersedia di PKBM Bina Sejahtera Karawang</w:t>
      </w:r>
      <w:r w:rsidR="0060025D">
        <w:rPr>
          <w:rFonts w:cs="Times New Roman"/>
          <w:szCs w:val="24"/>
        </w:rPr>
        <w:t xml:space="preserve"> dalam hal ini dibagian registrasi (sekretaris)</w:t>
      </w:r>
      <w:r w:rsidR="000C3D3D">
        <w:rPr>
          <w:rFonts w:cs="Times New Roman"/>
          <w:szCs w:val="24"/>
        </w:rPr>
        <w:t>.</w:t>
      </w:r>
    </w:p>
    <w:p w14:paraId="116264C2" w14:textId="7FE505E6" w:rsidR="007543AD" w:rsidRDefault="003758AD">
      <w:pPr>
        <w:pStyle w:val="ListParagraph"/>
        <w:numPr>
          <w:ilvl w:val="0"/>
          <w:numId w:val="12"/>
        </w:numPr>
        <w:ind w:left="709" w:hanging="709"/>
        <w:rPr>
          <w:rFonts w:cs="Times New Roman"/>
          <w:szCs w:val="24"/>
        </w:rPr>
      </w:pPr>
      <w:r>
        <w:rPr>
          <w:rFonts w:cs="Times New Roman"/>
          <w:szCs w:val="24"/>
        </w:rPr>
        <w:t>Bagian registrasi</w:t>
      </w:r>
      <w:r w:rsidR="000C3D3D">
        <w:rPr>
          <w:rFonts w:cs="Times New Roman"/>
          <w:szCs w:val="24"/>
        </w:rPr>
        <w:t xml:space="preserve"> memberikan </w:t>
      </w:r>
      <w:r w:rsidR="005704DE">
        <w:rPr>
          <w:rFonts w:cs="Times New Roman"/>
          <w:szCs w:val="24"/>
        </w:rPr>
        <w:t>penjelasan terkait program belajar yang ditawarkan.</w:t>
      </w:r>
    </w:p>
    <w:p w14:paraId="439C54BE" w14:textId="47291ACB" w:rsidR="005704DE" w:rsidRDefault="005704DE">
      <w:pPr>
        <w:pStyle w:val="ListParagraph"/>
        <w:numPr>
          <w:ilvl w:val="0"/>
          <w:numId w:val="12"/>
        </w:numPr>
        <w:ind w:left="709" w:hanging="709"/>
        <w:rPr>
          <w:rFonts w:cs="Times New Roman"/>
          <w:szCs w:val="24"/>
        </w:rPr>
      </w:pPr>
      <w:r>
        <w:rPr>
          <w:rFonts w:cs="Times New Roman"/>
          <w:szCs w:val="24"/>
        </w:rPr>
        <w:t>Calon siswa memilih program belajar</w:t>
      </w:r>
      <w:r w:rsidR="00F077C6">
        <w:rPr>
          <w:rFonts w:cs="Times New Roman"/>
          <w:szCs w:val="24"/>
        </w:rPr>
        <w:t>.</w:t>
      </w:r>
    </w:p>
    <w:p w14:paraId="022C5734" w14:textId="772A7688" w:rsidR="00F077C6" w:rsidRDefault="00F077C6">
      <w:pPr>
        <w:pStyle w:val="ListParagraph"/>
        <w:numPr>
          <w:ilvl w:val="0"/>
          <w:numId w:val="12"/>
        </w:numPr>
        <w:ind w:left="709" w:hanging="709"/>
        <w:rPr>
          <w:rFonts w:cs="Times New Roman"/>
          <w:szCs w:val="24"/>
        </w:rPr>
      </w:pPr>
      <w:r>
        <w:rPr>
          <w:rFonts w:cs="Times New Roman"/>
          <w:szCs w:val="24"/>
        </w:rPr>
        <w:t>Bagian registrasi memberikan formulir pendaftaran</w:t>
      </w:r>
      <w:r w:rsidR="00415AB5">
        <w:rPr>
          <w:rFonts w:cs="Times New Roman"/>
          <w:szCs w:val="24"/>
        </w:rPr>
        <w:t xml:space="preserve"> dan menginformasikan </w:t>
      </w:r>
      <w:r w:rsidR="00C62D6C">
        <w:rPr>
          <w:rFonts w:cs="Times New Roman"/>
          <w:szCs w:val="24"/>
        </w:rPr>
        <w:t xml:space="preserve">terkait syarat berkas yang diperlukan </w:t>
      </w:r>
      <w:r>
        <w:rPr>
          <w:rFonts w:cs="Times New Roman"/>
          <w:szCs w:val="24"/>
        </w:rPr>
        <w:t>kepada calon siswa.</w:t>
      </w:r>
    </w:p>
    <w:p w14:paraId="52C27DD7" w14:textId="5E0021E2" w:rsidR="00F077C6" w:rsidRDefault="00F077C6">
      <w:pPr>
        <w:pStyle w:val="ListParagraph"/>
        <w:numPr>
          <w:ilvl w:val="0"/>
          <w:numId w:val="12"/>
        </w:numPr>
        <w:ind w:left="709" w:hanging="709"/>
        <w:rPr>
          <w:rFonts w:cs="Times New Roman"/>
          <w:szCs w:val="24"/>
        </w:rPr>
      </w:pPr>
      <w:r>
        <w:rPr>
          <w:rFonts w:cs="Times New Roman"/>
          <w:szCs w:val="24"/>
        </w:rPr>
        <w:t>Calon siswa menerima formulir pendaftaran dari bagian registrasi.</w:t>
      </w:r>
    </w:p>
    <w:p w14:paraId="73C6C54F" w14:textId="2C1A0078" w:rsidR="00F077C6" w:rsidRDefault="00F077C6">
      <w:pPr>
        <w:pStyle w:val="ListParagraph"/>
        <w:numPr>
          <w:ilvl w:val="0"/>
          <w:numId w:val="12"/>
        </w:numPr>
        <w:ind w:left="709" w:hanging="709"/>
        <w:rPr>
          <w:rFonts w:cs="Times New Roman"/>
          <w:szCs w:val="24"/>
        </w:rPr>
      </w:pPr>
      <w:r>
        <w:rPr>
          <w:rFonts w:cs="Times New Roman"/>
          <w:szCs w:val="24"/>
        </w:rPr>
        <w:t xml:space="preserve">Calon siswa mengisi formulir </w:t>
      </w:r>
      <w:r w:rsidR="00C62D6C">
        <w:rPr>
          <w:rFonts w:cs="Times New Roman"/>
          <w:szCs w:val="24"/>
        </w:rPr>
        <w:t xml:space="preserve">dan menyerahkan </w:t>
      </w:r>
      <w:r w:rsidR="00EB27E4">
        <w:rPr>
          <w:rFonts w:cs="Times New Roman"/>
          <w:szCs w:val="24"/>
        </w:rPr>
        <w:t>berkas yang diperlukan kepada bagian resgistrasi.</w:t>
      </w:r>
    </w:p>
    <w:p w14:paraId="585F1744" w14:textId="3A759349" w:rsidR="00EB27E4" w:rsidRDefault="00EB27E4">
      <w:pPr>
        <w:pStyle w:val="ListParagraph"/>
        <w:numPr>
          <w:ilvl w:val="0"/>
          <w:numId w:val="12"/>
        </w:numPr>
        <w:ind w:left="709" w:hanging="709"/>
        <w:rPr>
          <w:rFonts w:cs="Times New Roman"/>
          <w:szCs w:val="24"/>
        </w:rPr>
      </w:pPr>
      <w:r>
        <w:rPr>
          <w:rFonts w:cs="Times New Roman"/>
          <w:szCs w:val="24"/>
        </w:rPr>
        <w:lastRenderedPageBreak/>
        <w:t>Bagian registrasi menerima formulir pendaftaran dan berkas dari calon siswa.</w:t>
      </w:r>
    </w:p>
    <w:p w14:paraId="688061B0" w14:textId="71755FFB" w:rsidR="00EB27E4" w:rsidRDefault="007F67C2">
      <w:pPr>
        <w:pStyle w:val="ListParagraph"/>
        <w:numPr>
          <w:ilvl w:val="0"/>
          <w:numId w:val="12"/>
        </w:numPr>
        <w:ind w:left="709" w:hanging="709"/>
        <w:rPr>
          <w:rFonts w:cs="Times New Roman"/>
          <w:szCs w:val="24"/>
        </w:rPr>
      </w:pPr>
      <w:r>
        <w:rPr>
          <w:rFonts w:cs="Times New Roman"/>
          <w:szCs w:val="24"/>
        </w:rPr>
        <w:t>Bagian registrasi memverifikasi formulir dan berkas dari calon siswa.</w:t>
      </w:r>
    </w:p>
    <w:p w14:paraId="2FADEB7B" w14:textId="6CD7D97F" w:rsidR="007F67C2" w:rsidRDefault="004C7F65">
      <w:pPr>
        <w:pStyle w:val="ListParagraph"/>
        <w:numPr>
          <w:ilvl w:val="0"/>
          <w:numId w:val="12"/>
        </w:numPr>
        <w:ind w:left="709" w:hanging="709"/>
        <w:rPr>
          <w:rFonts w:cs="Times New Roman"/>
          <w:szCs w:val="24"/>
        </w:rPr>
      </w:pPr>
      <w:r>
        <w:rPr>
          <w:rFonts w:cs="Times New Roman"/>
          <w:szCs w:val="24"/>
        </w:rPr>
        <w:t xml:space="preserve">Bagian registrasi menginformasikan </w:t>
      </w:r>
      <w:r w:rsidR="005532A9">
        <w:rPr>
          <w:rFonts w:cs="Times New Roman"/>
          <w:szCs w:val="24"/>
        </w:rPr>
        <w:t>hasil verifikasi administrasi</w:t>
      </w:r>
      <w:r w:rsidR="0068384E">
        <w:rPr>
          <w:rFonts w:cs="Times New Roman"/>
          <w:szCs w:val="24"/>
        </w:rPr>
        <w:t xml:space="preserve"> serta hasil keputusan diterima atau tidaknya</w:t>
      </w:r>
      <w:r w:rsidR="005532A9">
        <w:rPr>
          <w:rFonts w:cs="Times New Roman"/>
          <w:szCs w:val="24"/>
        </w:rPr>
        <w:t xml:space="preserve"> kepada calon siswa</w:t>
      </w:r>
      <w:r>
        <w:rPr>
          <w:rFonts w:cs="Times New Roman"/>
          <w:szCs w:val="24"/>
        </w:rPr>
        <w:t>.</w:t>
      </w:r>
    </w:p>
    <w:p w14:paraId="1B36CEE7" w14:textId="758C3408" w:rsidR="004C7F65" w:rsidRDefault="005532A9">
      <w:pPr>
        <w:pStyle w:val="ListParagraph"/>
        <w:numPr>
          <w:ilvl w:val="0"/>
          <w:numId w:val="12"/>
        </w:numPr>
        <w:ind w:left="709" w:hanging="709"/>
        <w:rPr>
          <w:rFonts w:cs="Times New Roman"/>
          <w:szCs w:val="24"/>
        </w:rPr>
      </w:pPr>
      <w:r>
        <w:rPr>
          <w:rFonts w:cs="Times New Roman"/>
          <w:szCs w:val="24"/>
        </w:rPr>
        <w:t xml:space="preserve">Calon siswa </w:t>
      </w:r>
      <w:r w:rsidR="0068384E">
        <w:rPr>
          <w:rFonts w:cs="Times New Roman"/>
          <w:szCs w:val="24"/>
        </w:rPr>
        <w:t xml:space="preserve">menerima </w:t>
      </w:r>
      <w:r w:rsidR="00084387">
        <w:rPr>
          <w:rFonts w:cs="Times New Roman"/>
          <w:szCs w:val="24"/>
        </w:rPr>
        <w:t>hasil kelulusan.</w:t>
      </w:r>
    </w:p>
    <w:p w14:paraId="13326AA1" w14:textId="473F8476" w:rsidR="00583C93" w:rsidRPr="00FC4E12" w:rsidRDefault="00C24E7F">
      <w:pPr>
        <w:pStyle w:val="ListParagraph"/>
        <w:numPr>
          <w:ilvl w:val="0"/>
          <w:numId w:val="12"/>
        </w:numPr>
        <w:ind w:left="709" w:hanging="709"/>
        <w:rPr>
          <w:rFonts w:cs="Times New Roman"/>
          <w:szCs w:val="24"/>
        </w:rPr>
      </w:pPr>
      <w:r>
        <w:rPr>
          <w:rFonts w:cs="Times New Roman"/>
          <w:szCs w:val="24"/>
        </w:rPr>
        <w:t>Calon siswa yang dinyatakan lulus dapat langsung megikuti proses pembelajaran tanpa dikenai biaya, kecuali bagi calon siswa yang berumur diatas usia sekolah.</w:t>
      </w:r>
    </w:p>
    <w:p w14:paraId="4FF58F96" w14:textId="77777777" w:rsidR="00FC4E12" w:rsidRDefault="00FC4E12">
      <w:pPr>
        <w:rPr>
          <w:rFonts w:ascii="Times New Roman" w:hAnsi="Times New Roman" w:cs="Times New Roman"/>
          <w:sz w:val="24"/>
          <w:szCs w:val="24"/>
        </w:rPr>
      </w:pPr>
      <w:r>
        <w:rPr>
          <w:rFonts w:cs="Times New Roman"/>
          <w:szCs w:val="24"/>
        </w:rPr>
        <w:br w:type="page"/>
      </w:r>
    </w:p>
    <w:p w14:paraId="25F40BC9" w14:textId="6AC984B9" w:rsidR="00583C93" w:rsidRPr="00583C93" w:rsidRDefault="00FC4E12" w:rsidP="00FC4E12">
      <w:pPr>
        <w:pStyle w:val="ListParagraph"/>
        <w:ind w:left="709"/>
        <w:rPr>
          <w:rFonts w:cs="Times New Roman"/>
          <w:szCs w:val="24"/>
        </w:rPr>
      </w:pPr>
      <w:r>
        <w:rPr>
          <w:noProof/>
        </w:rPr>
        <w:lastRenderedPageBreak/>
        <w:drawing>
          <wp:anchor distT="0" distB="0" distL="114300" distR="114300" simplePos="0" relativeHeight="251658240" behindDoc="0" locked="0" layoutInCell="1" allowOverlap="1" wp14:anchorId="1831DBF6" wp14:editId="05D01069">
            <wp:simplePos x="0" y="0"/>
            <wp:positionH relativeFrom="column">
              <wp:posOffset>1127125</wp:posOffset>
            </wp:positionH>
            <wp:positionV relativeFrom="paragraph">
              <wp:posOffset>505460</wp:posOffset>
            </wp:positionV>
            <wp:extent cx="2807970" cy="7585710"/>
            <wp:effectExtent l="0" t="0" r="0" b="0"/>
            <wp:wrapTopAndBottom/>
            <wp:docPr id="2310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073362" name="Picture 1"/>
                    <pic:cNvPicPr/>
                  </pic:nvPicPr>
                  <pic:blipFill rotWithShape="1">
                    <a:blip r:embed="rId20" cstate="print">
                      <a:extLst>
                        <a:ext uri="{28A0092B-C50C-407E-A947-70E740481C1C}">
                          <a14:useLocalDpi xmlns:a14="http://schemas.microsoft.com/office/drawing/2010/main" val="0"/>
                        </a:ext>
                      </a:extLst>
                    </a:blip>
                    <a:srcRect l="2478" t="2422" r="2390" b="1008"/>
                    <a:stretch/>
                  </pic:blipFill>
                  <pic:spPr bwMode="auto">
                    <a:xfrm>
                      <a:off x="0" y="0"/>
                      <a:ext cx="2807970" cy="75857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3C93">
        <w:rPr>
          <w:rFonts w:cs="Times New Roman"/>
          <w:szCs w:val="24"/>
        </w:rPr>
        <w:t>Alur Activity Diagram</w:t>
      </w:r>
    </w:p>
    <w:p w14:paraId="12A647BE" w14:textId="0F0F40ED" w:rsidR="00E14A89" w:rsidRDefault="00E14A89">
      <w:pPr>
        <w:pStyle w:val="Heading3"/>
        <w:numPr>
          <w:ilvl w:val="2"/>
          <w:numId w:val="11"/>
        </w:numPr>
        <w:spacing w:before="240" w:beforeAutospacing="0"/>
        <w:ind w:left="709" w:hanging="709"/>
      </w:pPr>
      <w:r>
        <w:lastRenderedPageBreak/>
        <w:t>Spesifikasi Dokumen Masukan dan Keluaran Sistem Saat Ini</w:t>
      </w:r>
    </w:p>
    <w:p w14:paraId="77EAA101" w14:textId="10BD951D" w:rsidR="00E14A89" w:rsidRDefault="00E14A89" w:rsidP="00543B27">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Spesifikasi sistem berjalan ini akan menjelaskan mengenai dokumen-dokumen apa saja yang terdapat dalam proses pendaftaran siswa baru di PKBM Bina Sejahtera Karawang</w:t>
      </w:r>
      <w:r w:rsidR="00543B27">
        <w:rPr>
          <w:rFonts w:ascii="Times New Roman" w:hAnsi="Times New Roman" w:cs="Times New Roman"/>
          <w:sz w:val="24"/>
          <w:szCs w:val="24"/>
        </w:rPr>
        <w:t>, dokumen tersebut terdiri dari dokumen masukan dan dokumen keluaran.</w:t>
      </w:r>
    </w:p>
    <w:p w14:paraId="73C800F0" w14:textId="017D725B" w:rsidR="00543B27" w:rsidRDefault="00543B27">
      <w:pPr>
        <w:pStyle w:val="ListParagraph"/>
        <w:numPr>
          <w:ilvl w:val="0"/>
          <w:numId w:val="13"/>
        </w:numPr>
        <w:ind w:hanging="720"/>
        <w:rPr>
          <w:rFonts w:cs="Times New Roman"/>
          <w:szCs w:val="24"/>
        </w:rPr>
      </w:pPr>
      <w:r>
        <w:rPr>
          <w:rFonts w:cs="Times New Roman"/>
          <w:szCs w:val="24"/>
        </w:rPr>
        <w:t>Dokumen Masukan</w:t>
      </w:r>
    </w:p>
    <w:p w14:paraId="33FC6F7C" w14:textId="6C22D808" w:rsidR="00543B27" w:rsidRDefault="00D02D1F">
      <w:pPr>
        <w:pStyle w:val="ListParagraph"/>
        <w:numPr>
          <w:ilvl w:val="6"/>
          <w:numId w:val="9"/>
        </w:numPr>
        <w:ind w:left="709" w:hanging="709"/>
        <w:rPr>
          <w:rFonts w:cs="Times New Roman"/>
          <w:szCs w:val="24"/>
        </w:rPr>
      </w:pPr>
      <w:r>
        <w:rPr>
          <w:rFonts w:cs="Times New Roman"/>
          <w:szCs w:val="24"/>
        </w:rPr>
        <w:t>Nama Dokumen</w:t>
      </w:r>
      <w:r>
        <w:rPr>
          <w:rFonts w:cs="Times New Roman"/>
          <w:szCs w:val="24"/>
        </w:rPr>
        <w:tab/>
        <w:t xml:space="preserve">: </w:t>
      </w:r>
      <w:r w:rsidR="002B34F1">
        <w:rPr>
          <w:rFonts w:cs="Times New Roman"/>
          <w:szCs w:val="24"/>
        </w:rPr>
        <w:t>Formulir Pendaftaran</w:t>
      </w:r>
    </w:p>
    <w:p w14:paraId="5040C9B7" w14:textId="68A30B11" w:rsidR="002B34F1" w:rsidRDefault="002B34F1" w:rsidP="002B34F1">
      <w:pPr>
        <w:pStyle w:val="ListParagraph"/>
        <w:ind w:left="709"/>
        <w:rPr>
          <w:rFonts w:cs="Times New Roman"/>
          <w:szCs w:val="24"/>
        </w:rPr>
      </w:pPr>
      <w:r>
        <w:rPr>
          <w:rFonts w:cs="Times New Roman"/>
          <w:szCs w:val="24"/>
        </w:rPr>
        <w:t>Fungsi</w:t>
      </w:r>
      <w:r>
        <w:rPr>
          <w:rFonts w:cs="Times New Roman"/>
          <w:szCs w:val="24"/>
        </w:rPr>
        <w:tab/>
      </w:r>
      <w:r>
        <w:rPr>
          <w:rFonts w:cs="Times New Roman"/>
          <w:szCs w:val="24"/>
        </w:rPr>
        <w:tab/>
      </w:r>
      <w:r>
        <w:rPr>
          <w:rFonts w:cs="Times New Roman"/>
          <w:szCs w:val="24"/>
        </w:rPr>
        <w:tab/>
        <w:t xml:space="preserve">: </w:t>
      </w:r>
      <w:r w:rsidR="006234B8">
        <w:rPr>
          <w:rFonts w:cs="Times New Roman"/>
          <w:szCs w:val="24"/>
        </w:rPr>
        <w:t>Memasukkan informasi pribadi calon siswa</w:t>
      </w:r>
    </w:p>
    <w:p w14:paraId="1CF730DE" w14:textId="44BAF6C5" w:rsidR="000850E8" w:rsidRDefault="000850E8" w:rsidP="002B34F1">
      <w:pPr>
        <w:pStyle w:val="ListParagraph"/>
        <w:ind w:left="709"/>
        <w:rPr>
          <w:rFonts w:cs="Times New Roman"/>
          <w:szCs w:val="24"/>
        </w:rPr>
      </w:pPr>
      <w:r>
        <w:rPr>
          <w:rFonts w:cs="Times New Roman"/>
          <w:szCs w:val="24"/>
        </w:rPr>
        <w:t>Sumber</w:t>
      </w:r>
      <w:r>
        <w:rPr>
          <w:rFonts w:cs="Times New Roman"/>
          <w:szCs w:val="24"/>
        </w:rPr>
        <w:tab/>
      </w:r>
      <w:r>
        <w:rPr>
          <w:rFonts w:cs="Times New Roman"/>
          <w:szCs w:val="24"/>
        </w:rPr>
        <w:tab/>
        <w:t>: Sekretaris</w:t>
      </w:r>
    </w:p>
    <w:p w14:paraId="4D939E7A" w14:textId="0BCBAD25" w:rsidR="000850E8" w:rsidRDefault="000850E8" w:rsidP="002B34F1">
      <w:pPr>
        <w:pStyle w:val="ListParagraph"/>
        <w:ind w:left="709"/>
        <w:rPr>
          <w:rFonts w:cs="Times New Roman"/>
          <w:szCs w:val="24"/>
        </w:rPr>
      </w:pPr>
      <w:r>
        <w:rPr>
          <w:rFonts w:cs="Times New Roman"/>
          <w:szCs w:val="24"/>
        </w:rPr>
        <w:t>Tujuan</w:t>
      </w:r>
      <w:r>
        <w:rPr>
          <w:rFonts w:cs="Times New Roman"/>
          <w:szCs w:val="24"/>
        </w:rPr>
        <w:tab/>
      </w:r>
      <w:r>
        <w:rPr>
          <w:rFonts w:cs="Times New Roman"/>
          <w:szCs w:val="24"/>
        </w:rPr>
        <w:tab/>
      </w:r>
      <w:r>
        <w:rPr>
          <w:rFonts w:cs="Times New Roman"/>
          <w:szCs w:val="24"/>
        </w:rPr>
        <w:tab/>
        <w:t xml:space="preserve">: </w:t>
      </w:r>
      <w:r w:rsidR="008778C0">
        <w:rPr>
          <w:rFonts w:cs="Times New Roman"/>
          <w:szCs w:val="24"/>
        </w:rPr>
        <w:t>Sekolah</w:t>
      </w:r>
    </w:p>
    <w:p w14:paraId="5DA501A4" w14:textId="71AED571" w:rsidR="008778C0" w:rsidRDefault="008778C0" w:rsidP="002B34F1">
      <w:pPr>
        <w:pStyle w:val="ListParagraph"/>
        <w:ind w:left="709"/>
        <w:rPr>
          <w:rFonts w:cs="Times New Roman"/>
          <w:szCs w:val="24"/>
        </w:rPr>
      </w:pPr>
      <w:r>
        <w:rPr>
          <w:rFonts w:cs="Times New Roman"/>
          <w:szCs w:val="24"/>
        </w:rPr>
        <w:t>Media</w:t>
      </w:r>
      <w:r>
        <w:rPr>
          <w:rFonts w:cs="Times New Roman"/>
          <w:szCs w:val="24"/>
        </w:rPr>
        <w:tab/>
      </w:r>
      <w:r>
        <w:rPr>
          <w:rFonts w:cs="Times New Roman"/>
          <w:szCs w:val="24"/>
        </w:rPr>
        <w:tab/>
      </w:r>
      <w:r>
        <w:rPr>
          <w:rFonts w:cs="Times New Roman"/>
          <w:szCs w:val="24"/>
        </w:rPr>
        <w:tab/>
        <w:t>: Kertas</w:t>
      </w:r>
    </w:p>
    <w:p w14:paraId="2760FA80" w14:textId="41490D76" w:rsidR="008778C0" w:rsidRDefault="008778C0" w:rsidP="002B34F1">
      <w:pPr>
        <w:pStyle w:val="ListParagraph"/>
        <w:ind w:left="709"/>
        <w:rPr>
          <w:rFonts w:cs="Times New Roman"/>
          <w:szCs w:val="24"/>
        </w:rPr>
      </w:pPr>
      <w:r>
        <w:rPr>
          <w:rFonts w:cs="Times New Roman"/>
          <w:szCs w:val="24"/>
        </w:rPr>
        <w:t>Frekuensi</w:t>
      </w:r>
      <w:r>
        <w:rPr>
          <w:rFonts w:cs="Times New Roman"/>
          <w:szCs w:val="24"/>
        </w:rPr>
        <w:tab/>
      </w:r>
      <w:r>
        <w:rPr>
          <w:rFonts w:cs="Times New Roman"/>
          <w:szCs w:val="24"/>
        </w:rPr>
        <w:tab/>
        <w:t>: Setiap ada calon siswa yang mendaftar</w:t>
      </w:r>
    </w:p>
    <w:p w14:paraId="380E683C" w14:textId="77777777" w:rsidR="0074250C" w:rsidRDefault="008778C0" w:rsidP="0074250C">
      <w:pPr>
        <w:pStyle w:val="ListParagraph"/>
        <w:ind w:left="709"/>
        <w:rPr>
          <w:rFonts w:cs="Times New Roman"/>
          <w:szCs w:val="24"/>
        </w:rPr>
      </w:pPr>
      <w:r>
        <w:rPr>
          <w:rFonts w:cs="Times New Roman"/>
          <w:szCs w:val="24"/>
        </w:rPr>
        <w:t>Bentuk</w:t>
      </w:r>
      <w:r>
        <w:rPr>
          <w:rFonts w:cs="Times New Roman"/>
          <w:szCs w:val="24"/>
        </w:rPr>
        <w:tab/>
      </w:r>
      <w:r>
        <w:rPr>
          <w:rFonts w:cs="Times New Roman"/>
          <w:szCs w:val="24"/>
        </w:rPr>
        <w:tab/>
      </w:r>
      <w:r>
        <w:rPr>
          <w:rFonts w:cs="Times New Roman"/>
          <w:szCs w:val="24"/>
        </w:rPr>
        <w:tab/>
        <w:t xml:space="preserve">: </w:t>
      </w:r>
      <w:r w:rsidR="0074250C">
        <w:rPr>
          <w:rFonts w:cs="Times New Roman"/>
          <w:szCs w:val="24"/>
        </w:rPr>
        <w:t>Formulir</w:t>
      </w:r>
    </w:p>
    <w:p w14:paraId="0D428FD2" w14:textId="77777777" w:rsidR="004972CB" w:rsidRPr="004972CB" w:rsidRDefault="0074250C">
      <w:pPr>
        <w:pStyle w:val="ListParagraph"/>
        <w:numPr>
          <w:ilvl w:val="6"/>
          <w:numId w:val="9"/>
        </w:numPr>
        <w:ind w:left="709" w:hanging="709"/>
        <w:rPr>
          <w:rFonts w:cs="Times New Roman"/>
          <w:szCs w:val="24"/>
        </w:rPr>
      </w:pPr>
      <w:r>
        <w:t>Nama Dokumen</w:t>
      </w:r>
      <w:r>
        <w:tab/>
        <w:t xml:space="preserve">: Bukti </w:t>
      </w:r>
      <w:r w:rsidR="004972CB">
        <w:t>Identitas</w:t>
      </w:r>
    </w:p>
    <w:p w14:paraId="0A1FEFB4" w14:textId="77777777" w:rsidR="004972CB" w:rsidRPr="004972CB" w:rsidRDefault="004972CB" w:rsidP="004972CB">
      <w:pPr>
        <w:pStyle w:val="ListParagraph"/>
        <w:ind w:left="709"/>
        <w:rPr>
          <w:rFonts w:cs="Times New Roman"/>
          <w:szCs w:val="24"/>
        </w:rPr>
      </w:pPr>
      <w:r>
        <w:t>Fungsi</w:t>
      </w:r>
      <w:r>
        <w:tab/>
      </w:r>
      <w:r>
        <w:tab/>
      </w:r>
      <w:r>
        <w:tab/>
        <w:t>: Memenuhi persyaratan pendaftaran</w:t>
      </w:r>
    </w:p>
    <w:p w14:paraId="799CE067" w14:textId="77777777" w:rsidR="004972CB" w:rsidRDefault="004972CB" w:rsidP="004972CB">
      <w:pPr>
        <w:pStyle w:val="ListParagraph"/>
        <w:ind w:left="709"/>
      </w:pPr>
      <w:r>
        <w:t>Sumber</w:t>
      </w:r>
      <w:r>
        <w:tab/>
      </w:r>
      <w:r>
        <w:tab/>
        <w:t>: Calon Siswa</w:t>
      </w:r>
    </w:p>
    <w:p w14:paraId="5A1647C9" w14:textId="77777777" w:rsidR="00F07989" w:rsidRDefault="00F07989" w:rsidP="004972CB">
      <w:pPr>
        <w:pStyle w:val="ListParagraph"/>
        <w:ind w:left="709"/>
      </w:pPr>
      <w:r>
        <w:t>Tujuan</w:t>
      </w:r>
      <w:r>
        <w:tab/>
      </w:r>
      <w:r>
        <w:tab/>
      </w:r>
      <w:r>
        <w:tab/>
        <w:t>: Sekretaris</w:t>
      </w:r>
    </w:p>
    <w:p w14:paraId="2DBE26CC" w14:textId="77777777" w:rsidR="00F07989" w:rsidRDefault="00F07989" w:rsidP="004972CB">
      <w:pPr>
        <w:pStyle w:val="ListParagraph"/>
        <w:ind w:left="709"/>
      </w:pPr>
      <w:r>
        <w:t>Media</w:t>
      </w:r>
      <w:r>
        <w:tab/>
      </w:r>
      <w:r>
        <w:tab/>
      </w:r>
      <w:r>
        <w:tab/>
        <w:t>: Kertas</w:t>
      </w:r>
    </w:p>
    <w:p w14:paraId="3D29AE81" w14:textId="77777777" w:rsidR="00F07989" w:rsidRDefault="00F07989" w:rsidP="004972CB">
      <w:pPr>
        <w:pStyle w:val="ListParagraph"/>
        <w:ind w:left="709"/>
      </w:pPr>
      <w:r>
        <w:t>Frekuensi</w:t>
      </w:r>
      <w:r>
        <w:tab/>
      </w:r>
      <w:r>
        <w:tab/>
        <w:t>: Setiap proses pendaftaran</w:t>
      </w:r>
    </w:p>
    <w:p w14:paraId="5362340C" w14:textId="77777777" w:rsidR="00E659C0" w:rsidRDefault="00F07989" w:rsidP="006D1276">
      <w:pPr>
        <w:pStyle w:val="ListParagraph"/>
        <w:ind w:left="2879" w:hanging="2170"/>
      </w:pPr>
      <w:r>
        <w:t>Bentuk</w:t>
      </w:r>
      <w:r>
        <w:tab/>
      </w:r>
      <w:r>
        <w:tab/>
        <w:t>: Foto Copy KTP/Kartu NISN</w:t>
      </w:r>
      <w:r w:rsidR="006D1276">
        <w:t xml:space="preserve"> dan Foto Copy Kartu Keluarga</w:t>
      </w:r>
    </w:p>
    <w:p w14:paraId="76A84AC1" w14:textId="77777777" w:rsidR="00E659C0" w:rsidRPr="00E659C0" w:rsidRDefault="00E659C0">
      <w:pPr>
        <w:pStyle w:val="ListParagraph"/>
        <w:numPr>
          <w:ilvl w:val="6"/>
          <w:numId w:val="9"/>
        </w:numPr>
        <w:ind w:left="709" w:hanging="709"/>
        <w:rPr>
          <w:rFonts w:cs="Times New Roman"/>
          <w:szCs w:val="24"/>
        </w:rPr>
      </w:pPr>
      <w:r>
        <w:t>Nama Dokumen</w:t>
      </w:r>
      <w:r>
        <w:tab/>
        <w:t>: Bukti Akademik Pendukung</w:t>
      </w:r>
    </w:p>
    <w:p w14:paraId="0EF298E4" w14:textId="77777777" w:rsidR="00E659C0" w:rsidRDefault="00E659C0" w:rsidP="00E659C0">
      <w:pPr>
        <w:pStyle w:val="ListParagraph"/>
        <w:ind w:left="709"/>
      </w:pPr>
      <w:r>
        <w:t>Fungsi</w:t>
      </w:r>
      <w:r>
        <w:tab/>
      </w:r>
      <w:r>
        <w:tab/>
      </w:r>
      <w:r>
        <w:tab/>
        <w:t>: Memenuhi persyaratan pendaftaran</w:t>
      </w:r>
    </w:p>
    <w:p w14:paraId="436820E3" w14:textId="77777777" w:rsidR="00E659C0" w:rsidRDefault="00E659C0" w:rsidP="00E659C0">
      <w:pPr>
        <w:pStyle w:val="ListParagraph"/>
        <w:ind w:left="709"/>
      </w:pPr>
      <w:r>
        <w:lastRenderedPageBreak/>
        <w:t>Sumber</w:t>
      </w:r>
      <w:r>
        <w:tab/>
      </w:r>
      <w:r>
        <w:tab/>
        <w:t>: Calon Siswa</w:t>
      </w:r>
    </w:p>
    <w:p w14:paraId="47B46916" w14:textId="77777777" w:rsidR="00E659C0" w:rsidRDefault="00E659C0" w:rsidP="00E659C0">
      <w:pPr>
        <w:pStyle w:val="ListParagraph"/>
        <w:ind w:left="709"/>
      </w:pPr>
      <w:r>
        <w:t>Tujuan</w:t>
      </w:r>
      <w:r>
        <w:tab/>
      </w:r>
      <w:r>
        <w:tab/>
      </w:r>
      <w:r>
        <w:tab/>
        <w:t>: Sekretaris</w:t>
      </w:r>
    </w:p>
    <w:p w14:paraId="4309BAB8" w14:textId="77777777" w:rsidR="00E659C0" w:rsidRDefault="00E659C0" w:rsidP="00E659C0">
      <w:pPr>
        <w:pStyle w:val="ListParagraph"/>
        <w:ind w:left="709"/>
      </w:pPr>
      <w:r>
        <w:t>Media</w:t>
      </w:r>
      <w:r>
        <w:tab/>
      </w:r>
      <w:r>
        <w:tab/>
      </w:r>
      <w:r>
        <w:tab/>
        <w:t>: Kertas</w:t>
      </w:r>
    </w:p>
    <w:p w14:paraId="5E7134BD" w14:textId="77777777" w:rsidR="00E659C0" w:rsidRDefault="00E659C0" w:rsidP="00E659C0">
      <w:pPr>
        <w:pStyle w:val="ListParagraph"/>
        <w:ind w:left="709"/>
      </w:pPr>
      <w:r>
        <w:t>Frekuensi</w:t>
      </w:r>
      <w:r>
        <w:tab/>
      </w:r>
      <w:r>
        <w:tab/>
        <w:t>: Setiap proses pendaftaran</w:t>
      </w:r>
    </w:p>
    <w:p w14:paraId="339E77FC" w14:textId="77777777" w:rsidR="00EB4404" w:rsidRDefault="00E659C0" w:rsidP="009B19DC">
      <w:pPr>
        <w:pStyle w:val="ListParagraph"/>
        <w:ind w:left="2879" w:hanging="2170"/>
      </w:pPr>
      <w:r>
        <w:t>Bentuk</w:t>
      </w:r>
      <w:r>
        <w:tab/>
      </w:r>
      <w:r>
        <w:tab/>
        <w:t xml:space="preserve">: </w:t>
      </w:r>
      <w:r w:rsidR="009B19DC">
        <w:t>Foto Copy Ijazah SD dan SMP dan Surat Keterangan Lulus dari Sekolah Asal</w:t>
      </w:r>
    </w:p>
    <w:p w14:paraId="7B30EAA2" w14:textId="77777777" w:rsidR="00EB4404" w:rsidRDefault="00EB4404" w:rsidP="00EB4404"/>
    <w:p w14:paraId="7E8D62F2" w14:textId="3C12E967" w:rsidR="00EB4404" w:rsidRDefault="00EB4404">
      <w:pPr>
        <w:pStyle w:val="ListParagraph"/>
        <w:numPr>
          <w:ilvl w:val="0"/>
          <w:numId w:val="13"/>
        </w:numPr>
        <w:ind w:hanging="720"/>
        <w:rPr>
          <w:rFonts w:cs="Times New Roman"/>
          <w:szCs w:val="24"/>
        </w:rPr>
      </w:pPr>
      <w:r>
        <w:rPr>
          <w:rFonts w:cs="Times New Roman"/>
          <w:szCs w:val="24"/>
        </w:rPr>
        <w:t>Dokumen Keluaran</w:t>
      </w:r>
    </w:p>
    <w:p w14:paraId="1BFD8F16" w14:textId="0078A5B6" w:rsidR="00EB4404" w:rsidRDefault="00EB4404" w:rsidP="00A9684B">
      <w:pPr>
        <w:pStyle w:val="ListParagraph"/>
        <w:ind w:left="0" w:firstLine="709"/>
        <w:rPr>
          <w:rFonts w:cs="Times New Roman"/>
          <w:szCs w:val="24"/>
        </w:rPr>
      </w:pPr>
      <w:r>
        <w:rPr>
          <w:rFonts w:cs="Times New Roman"/>
          <w:szCs w:val="24"/>
        </w:rPr>
        <w:t>Tidak terdapat dokumen keluaran, hanya berupa konfirmasi secara lisan dari pihak PKBM Bina Sejahtera bahwa siswa tersebut</w:t>
      </w:r>
      <w:r w:rsidR="00A9684B">
        <w:rPr>
          <w:rFonts w:cs="Times New Roman"/>
          <w:szCs w:val="24"/>
        </w:rPr>
        <w:t xml:space="preserve"> diterima dan dapat langsung memulai program pembelajaran.</w:t>
      </w:r>
    </w:p>
    <w:p w14:paraId="51B7DFFA" w14:textId="77777777" w:rsidR="00936658" w:rsidRDefault="00936658" w:rsidP="00936658">
      <w:pPr>
        <w:rPr>
          <w:rFonts w:cs="Times New Roman"/>
          <w:szCs w:val="24"/>
        </w:rPr>
      </w:pPr>
    </w:p>
    <w:p w14:paraId="66F88CFF" w14:textId="77777777" w:rsidR="00936658" w:rsidRDefault="00936658" w:rsidP="00936658">
      <w:pPr>
        <w:rPr>
          <w:rFonts w:cs="Times New Roman"/>
          <w:szCs w:val="24"/>
        </w:rPr>
      </w:pPr>
    </w:p>
    <w:p w14:paraId="58110106" w14:textId="6C780567" w:rsidR="00936658" w:rsidRDefault="00936658">
      <w:pPr>
        <w:pStyle w:val="Heading3"/>
        <w:numPr>
          <w:ilvl w:val="2"/>
          <w:numId w:val="11"/>
        </w:numPr>
        <w:spacing w:before="240" w:beforeAutospacing="0"/>
        <w:ind w:left="709" w:hanging="709"/>
      </w:pPr>
      <w:r>
        <w:t>Analisis Sistem Fungsional</w:t>
      </w:r>
    </w:p>
    <w:p w14:paraId="2D89A964" w14:textId="73AB63DA" w:rsidR="00936658" w:rsidRDefault="00F87A7C" w:rsidP="00612C21">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fungsional menggambarkan tentang suatu proses kegiatan yang akan diterapkan dalam sebauh sistem dan menjelaskan kebutuhan yang diperlukan agar sistem dapat berjalan dengan baik dan sesuai dengan kebutuhan.</w:t>
      </w:r>
    </w:p>
    <w:p w14:paraId="34C7AF06" w14:textId="6B924887" w:rsidR="00612C21" w:rsidRDefault="00A12371" w:rsidP="00612C2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erikut </w:t>
      </w:r>
      <w:r w:rsidR="00612C21">
        <w:rPr>
          <w:rFonts w:ascii="Times New Roman" w:hAnsi="Times New Roman" w:cs="Times New Roman"/>
          <w:sz w:val="24"/>
          <w:szCs w:val="24"/>
        </w:rPr>
        <w:t>adalah analisis sistem fungsional:</w:t>
      </w:r>
    </w:p>
    <w:p w14:paraId="0E3B8443" w14:textId="2D7421D7" w:rsidR="00612C21" w:rsidRDefault="00DC1558">
      <w:pPr>
        <w:pStyle w:val="ListParagraph"/>
        <w:numPr>
          <w:ilvl w:val="6"/>
          <w:numId w:val="5"/>
        </w:numPr>
        <w:ind w:left="709" w:hanging="709"/>
        <w:rPr>
          <w:rFonts w:cs="Times New Roman"/>
          <w:szCs w:val="24"/>
        </w:rPr>
      </w:pPr>
      <w:r>
        <w:rPr>
          <w:rFonts w:cs="Times New Roman"/>
          <w:szCs w:val="24"/>
        </w:rPr>
        <w:t xml:space="preserve">Sistem </w:t>
      </w:r>
      <w:r w:rsidR="00377D60">
        <w:rPr>
          <w:rFonts w:cs="Times New Roman"/>
          <w:szCs w:val="24"/>
        </w:rPr>
        <w:t xml:space="preserve">dapat menampilkan halaman </w:t>
      </w:r>
      <w:r w:rsidR="00377D60" w:rsidRPr="00455946">
        <w:rPr>
          <w:rFonts w:cs="Times New Roman"/>
          <w:i/>
          <w:iCs/>
          <w:szCs w:val="24"/>
        </w:rPr>
        <w:t>company</w:t>
      </w:r>
      <w:r w:rsidR="00377D60">
        <w:rPr>
          <w:rFonts w:cs="Times New Roman"/>
          <w:szCs w:val="24"/>
        </w:rPr>
        <w:t xml:space="preserve"> </w:t>
      </w:r>
      <w:r w:rsidR="00377D60" w:rsidRPr="00455946">
        <w:rPr>
          <w:rFonts w:cs="Times New Roman"/>
          <w:i/>
          <w:iCs/>
          <w:szCs w:val="24"/>
        </w:rPr>
        <w:t>profile</w:t>
      </w:r>
      <w:r w:rsidR="00377D60">
        <w:rPr>
          <w:rFonts w:cs="Times New Roman"/>
          <w:szCs w:val="24"/>
        </w:rPr>
        <w:t xml:space="preserve"> atau </w:t>
      </w:r>
      <w:r w:rsidR="00377D60" w:rsidRPr="00455946">
        <w:rPr>
          <w:rFonts w:cs="Times New Roman"/>
          <w:i/>
          <w:iCs/>
          <w:szCs w:val="24"/>
        </w:rPr>
        <w:t>landing</w:t>
      </w:r>
      <w:r w:rsidR="00377D60">
        <w:rPr>
          <w:rFonts w:cs="Times New Roman"/>
          <w:szCs w:val="24"/>
        </w:rPr>
        <w:t xml:space="preserve"> </w:t>
      </w:r>
      <w:r w:rsidR="00377D60" w:rsidRPr="00455946">
        <w:rPr>
          <w:rFonts w:cs="Times New Roman"/>
          <w:i/>
          <w:iCs/>
          <w:szCs w:val="24"/>
        </w:rPr>
        <w:t>page</w:t>
      </w:r>
    </w:p>
    <w:p w14:paraId="34D54047" w14:textId="79A4EDDD" w:rsidR="00377D60" w:rsidRDefault="00455946">
      <w:pPr>
        <w:pStyle w:val="ListParagraph"/>
        <w:numPr>
          <w:ilvl w:val="6"/>
          <w:numId w:val="5"/>
        </w:numPr>
        <w:ind w:left="709" w:hanging="709"/>
        <w:rPr>
          <w:rFonts w:cs="Times New Roman"/>
          <w:szCs w:val="24"/>
        </w:rPr>
      </w:pPr>
      <w:r>
        <w:rPr>
          <w:rFonts w:cs="Times New Roman"/>
          <w:szCs w:val="24"/>
        </w:rPr>
        <w:t>Sistem dapat menampilkan halaman registrasi</w:t>
      </w:r>
    </w:p>
    <w:p w14:paraId="6BEE069A" w14:textId="33D41661" w:rsidR="00455946" w:rsidRDefault="00455946">
      <w:pPr>
        <w:pStyle w:val="ListParagraph"/>
        <w:numPr>
          <w:ilvl w:val="6"/>
          <w:numId w:val="5"/>
        </w:numPr>
        <w:ind w:left="709" w:hanging="709"/>
        <w:rPr>
          <w:rFonts w:cs="Times New Roman"/>
          <w:szCs w:val="24"/>
        </w:rPr>
      </w:pPr>
      <w:r>
        <w:rPr>
          <w:rFonts w:cs="Times New Roman"/>
          <w:szCs w:val="24"/>
        </w:rPr>
        <w:t>Sistem dapat menampilkan halaman login</w:t>
      </w:r>
    </w:p>
    <w:p w14:paraId="313C332F" w14:textId="36056E8D" w:rsidR="00455946" w:rsidRDefault="003B0411">
      <w:pPr>
        <w:pStyle w:val="ListParagraph"/>
        <w:numPr>
          <w:ilvl w:val="6"/>
          <w:numId w:val="5"/>
        </w:numPr>
        <w:ind w:left="709" w:hanging="709"/>
        <w:rPr>
          <w:rFonts w:cs="Times New Roman"/>
          <w:szCs w:val="24"/>
        </w:rPr>
      </w:pPr>
      <w:r>
        <w:rPr>
          <w:rFonts w:cs="Times New Roman"/>
          <w:szCs w:val="24"/>
        </w:rPr>
        <w:t>Sistem dapat membuat akun baru</w:t>
      </w:r>
    </w:p>
    <w:p w14:paraId="26D548FC" w14:textId="1592EC75" w:rsidR="004E671A" w:rsidRDefault="004E671A">
      <w:pPr>
        <w:pStyle w:val="ListParagraph"/>
        <w:numPr>
          <w:ilvl w:val="6"/>
          <w:numId w:val="5"/>
        </w:numPr>
        <w:ind w:left="709" w:hanging="709"/>
        <w:rPr>
          <w:rFonts w:cs="Times New Roman"/>
          <w:szCs w:val="24"/>
        </w:rPr>
      </w:pPr>
      <w:r>
        <w:rPr>
          <w:rFonts w:cs="Times New Roman"/>
          <w:szCs w:val="24"/>
        </w:rPr>
        <w:t>Sistem dapat menampilkan halaman pendaftaran</w:t>
      </w:r>
    </w:p>
    <w:p w14:paraId="0E9466E6" w14:textId="50C826B6" w:rsidR="00A4530E" w:rsidRDefault="00A4530E">
      <w:pPr>
        <w:pStyle w:val="ListParagraph"/>
        <w:numPr>
          <w:ilvl w:val="6"/>
          <w:numId w:val="5"/>
        </w:numPr>
        <w:ind w:left="709" w:hanging="709"/>
        <w:rPr>
          <w:rFonts w:cs="Times New Roman"/>
          <w:szCs w:val="24"/>
        </w:rPr>
      </w:pPr>
      <w:r>
        <w:rPr>
          <w:rFonts w:cs="Times New Roman"/>
          <w:szCs w:val="24"/>
        </w:rPr>
        <w:t>Sistem dapat menampilkan halaman pembayaran</w:t>
      </w:r>
    </w:p>
    <w:p w14:paraId="0750A35B" w14:textId="571EBEC1" w:rsidR="00254C29" w:rsidRDefault="00B41602">
      <w:pPr>
        <w:pStyle w:val="ListParagraph"/>
        <w:numPr>
          <w:ilvl w:val="6"/>
          <w:numId w:val="5"/>
        </w:numPr>
        <w:ind w:left="709" w:hanging="709"/>
        <w:rPr>
          <w:rFonts w:cs="Times New Roman"/>
          <w:szCs w:val="24"/>
        </w:rPr>
      </w:pPr>
      <w:r>
        <w:rPr>
          <w:rFonts w:cs="Times New Roman"/>
          <w:szCs w:val="24"/>
        </w:rPr>
        <w:lastRenderedPageBreak/>
        <w:t xml:space="preserve">Sistem dapat menampilkan halaman </w:t>
      </w:r>
      <w:r w:rsidRPr="00B41602">
        <w:rPr>
          <w:rFonts w:cs="Times New Roman"/>
          <w:i/>
          <w:iCs/>
          <w:szCs w:val="24"/>
        </w:rPr>
        <w:t>profile</w:t>
      </w:r>
      <w:r>
        <w:rPr>
          <w:rFonts w:cs="Times New Roman"/>
          <w:i/>
          <w:iCs/>
          <w:szCs w:val="24"/>
        </w:rPr>
        <w:t xml:space="preserve"> </w:t>
      </w:r>
      <w:r>
        <w:rPr>
          <w:rFonts w:cs="Times New Roman"/>
          <w:szCs w:val="24"/>
        </w:rPr>
        <w:t>pengguna</w:t>
      </w:r>
    </w:p>
    <w:p w14:paraId="0064E184" w14:textId="556BB42B" w:rsidR="003B0411" w:rsidRDefault="003B0411">
      <w:pPr>
        <w:pStyle w:val="ListParagraph"/>
        <w:numPr>
          <w:ilvl w:val="6"/>
          <w:numId w:val="5"/>
        </w:numPr>
        <w:ind w:left="709" w:hanging="709"/>
        <w:rPr>
          <w:rFonts w:cs="Times New Roman"/>
          <w:szCs w:val="24"/>
        </w:rPr>
      </w:pPr>
      <w:r>
        <w:rPr>
          <w:rFonts w:cs="Times New Roman"/>
          <w:szCs w:val="24"/>
        </w:rPr>
        <w:t xml:space="preserve">Sistem dapat </w:t>
      </w:r>
      <w:r w:rsidR="0068431E">
        <w:rPr>
          <w:rFonts w:cs="Times New Roman"/>
          <w:szCs w:val="24"/>
        </w:rPr>
        <w:t>mengirim dan menyimpan data formulir pendaftaran</w:t>
      </w:r>
    </w:p>
    <w:p w14:paraId="1A8726AD" w14:textId="09821388" w:rsidR="002F1EB8" w:rsidRDefault="002F1EB8">
      <w:pPr>
        <w:pStyle w:val="ListParagraph"/>
        <w:numPr>
          <w:ilvl w:val="6"/>
          <w:numId w:val="5"/>
        </w:numPr>
        <w:ind w:left="709" w:hanging="709"/>
        <w:rPr>
          <w:rFonts w:cs="Times New Roman"/>
          <w:szCs w:val="24"/>
        </w:rPr>
      </w:pPr>
      <w:r>
        <w:rPr>
          <w:rFonts w:cs="Times New Roman"/>
          <w:szCs w:val="24"/>
        </w:rPr>
        <w:t xml:space="preserve">Sistem dapat </w:t>
      </w:r>
      <w:r w:rsidR="00180266">
        <w:rPr>
          <w:rFonts w:cs="Times New Roman"/>
          <w:szCs w:val="24"/>
        </w:rPr>
        <w:t>print bukti bahwa calon siswa sudah diterima</w:t>
      </w:r>
    </w:p>
    <w:p w14:paraId="2ECB5E25" w14:textId="33977113" w:rsidR="0068431E" w:rsidRDefault="000F4965">
      <w:pPr>
        <w:pStyle w:val="ListParagraph"/>
        <w:numPr>
          <w:ilvl w:val="6"/>
          <w:numId w:val="5"/>
        </w:numPr>
        <w:ind w:left="709" w:hanging="709"/>
        <w:rPr>
          <w:rFonts w:cs="Times New Roman"/>
          <w:szCs w:val="24"/>
        </w:rPr>
      </w:pPr>
      <w:r>
        <w:rPr>
          <w:rFonts w:cs="Times New Roman"/>
          <w:szCs w:val="24"/>
        </w:rPr>
        <w:t>Sistem dapat mengirim</w:t>
      </w:r>
      <w:r w:rsidR="001B7E5D">
        <w:rPr>
          <w:rFonts w:cs="Times New Roman"/>
          <w:szCs w:val="24"/>
        </w:rPr>
        <w:t xml:space="preserve"> dan menyimpan</w:t>
      </w:r>
      <w:r>
        <w:rPr>
          <w:rFonts w:cs="Times New Roman"/>
          <w:szCs w:val="24"/>
        </w:rPr>
        <w:t xml:space="preserve"> bukti pembayaran</w:t>
      </w:r>
    </w:p>
    <w:p w14:paraId="36A0D730" w14:textId="0974BB8C" w:rsidR="00081B74" w:rsidRDefault="000F4965">
      <w:pPr>
        <w:pStyle w:val="ListParagraph"/>
        <w:numPr>
          <w:ilvl w:val="6"/>
          <w:numId w:val="5"/>
        </w:numPr>
        <w:ind w:left="709" w:hanging="709"/>
        <w:rPr>
          <w:rFonts w:cs="Times New Roman"/>
          <w:szCs w:val="24"/>
        </w:rPr>
      </w:pPr>
      <w:r>
        <w:rPr>
          <w:rFonts w:cs="Times New Roman"/>
          <w:szCs w:val="24"/>
        </w:rPr>
        <w:t xml:space="preserve">Sistem dapat </w:t>
      </w:r>
      <w:r w:rsidR="00254C29">
        <w:rPr>
          <w:rFonts w:cs="Times New Roman"/>
          <w:szCs w:val="24"/>
        </w:rPr>
        <w:t xml:space="preserve">menambah dan menghapus data </w:t>
      </w:r>
      <w:r w:rsidR="00B41602">
        <w:rPr>
          <w:rFonts w:cs="Times New Roman"/>
          <w:szCs w:val="24"/>
        </w:rPr>
        <w:t>pengguna</w:t>
      </w:r>
    </w:p>
    <w:p w14:paraId="02B5D155" w14:textId="7FBCBF70" w:rsidR="00254C29" w:rsidRDefault="00B41602">
      <w:pPr>
        <w:pStyle w:val="ListParagraph"/>
        <w:numPr>
          <w:ilvl w:val="6"/>
          <w:numId w:val="5"/>
        </w:numPr>
        <w:ind w:left="709" w:hanging="709"/>
        <w:rPr>
          <w:rFonts w:cs="Times New Roman"/>
          <w:szCs w:val="24"/>
        </w:rPr>
      </w:pPr>
      <w:r>
        <w:rPr>
          <w:rFonts w:cs="Times New Roman"/>
          <w:szCs w:val="24"/>
        </w:rPr>
        <w:t xml:space="preserve">Sistem dapat </w:t>
      </w:r>
      <w:r w:rsidR="000F12EE">
        <w:rPr>
          <w:rFonts w:cs="Times New Roman"/>
          <w:szCs w:val="24"/>
        </w:rPr>
        <w:t>menambah, mengedit dan menghapus data program belajar</w:t>
      </w:r>
    </w:p>
    <w:p w14:paraId="047E4BD2" w14:textId="469EDDED" w:rsidR="000F12EE" w:rsidRDefault="000F12EE">
      <w:pPr>
        <w:pStyle w:val="ListParagraph"/>
        <w:numPr>
          <w:ilvl w:val="6"/>
          <w:numId w:val="5"/>
        </w:numPr>
        <w:ind w:left="709" w:hanging="709"/>
        <w:rPr>
          <w:rFonts w:cs="Times New Roman"/>
          <w:szCs w:val="24"/>
        </w:rPr>
      </w:pPr>
      <w:r>
        <w:rPr>
          <w:rFonts w:cs="Times New Roman"/>
          <w:szCs w:val="24"/>
        </w:rPr>
        <w:t xml:space="preserve">Sistem dapat </w:t>
      </w:r>
      <w:r w:rsidR="009F31DE">
        <w:rPr>
          <w:rFonts w:cs="Times New Roman"/>
          <w:szCs w:val="24"/>
        </w:rPr>
        <w:t>menambah, mengedit dan menghapus data pendaftaran</w:t>
      </w:r>
    </w:p>
    <w:p w14:paraId="53CA05BD" w14:textId="295B5E79" w:rsidR="002F1EB8" w:rsidRDefault="002F1EB8">
      <w:pPr>
        <w:pStyle w:val="ListParagraph"/>
        <w:numPr>
          <w:ilvl w:val="6"/>
          <w:numId w:val="5"/>
        </w:numPr>
        <w:ind w:left="709" w:hanging="709"/>
        <w:rPr>
          <w:rFonts w:cs="Times New Roman"/>
          <w:szCs w:val="24"/>
        </w:rPr>
      </w:pPr>
      <w:r>
        <w:rPr>
          <w:rFonts w:cs="Times New Roman"/>
          <w:szCs w:val="24"/>
        </w:rPr>
        <w:t>Sistem dapat membuat laporan tahunan terkait data pendaftar</w:t>
      </w:r>
    </w:p>
    <w:p w14:paraId="46449014" w14:textId="2BA0872D" w:rsidR="009F31DE" w:rsidRDefault="009F31DE">
      <w:pPr>
        <w:pStyle w:val="ListParagraph"/>
        <w:numPr>
          <w:ilvl w:val="6"/>
          <w:numId w:val="5"/>
        </w:numPr>
        <w:ind w:left="709" w:hanging="709"/>
        <w:rPr>
          <w:rFonts w:cs="Times New Roman"/>
          <w:szCs w:val="24"/>
        </w:rPr>
      </w:pPr>
      <w:r>
        <w:rPr>
          <w:rFonts w:cs="Times New Roman"/>
          <w:szCs w:val="24"/>
        </w:rPr>
        <w:t>Sistem dapat merubah status</w:t>
      </w:r>
      <w:r w:rsidR="00C81FB0">
        <w:rPr>
          <w:rFonts w:cs="Times New Roman"/>
          <w:szCs w:val="24"/>
        </w:rPr>
        <w:t xml:space="preserve"> pendaftar menjadi</w:t>
      </w:r>
      <w:r>
        <w:rPr>
          <w:rFonts w:cs="Times New Roman"/>
          <w:szCs w:val="24"/>
        </w:rPr>
        <w:t xml:space="preserve"> </w:t>
      </w:r>
      <w:r w:rsidR="00C81FB0">
        <w:rPr>
          <w:rFonts w:cs="Times New Roman"/>
          <w:szCs w:val="24"/>
        </w:rPr>
        <w:t>terverifikasi atau tidak.</w:t>
      </w:r>
    </w:p>
    <w:p w14:paraId="52A051D9" w14:textId="455E3CFC" w:rsidR="00C81FB0" w:rsidRDefault="00C81FB0">
      <w:pPr>
        <w:pStyle w:val="ListParagraph"/>
        <w:numPr>
          <w:ilvl w:val="6"/>
          <w:numId w:val="5"/>
        </w:numPr>
        <w:ind w:left="709" w:hanging="709"/>
        <w:rPr>
          <w:rFonts w:cs="Times New Roman"/>
          <w:szCs w:val="24"/>
        </w:rPr>
      </w:pPr>
      <w:r>
        <w:rPr>
          <w:rFonts w:cs="Times New Roman"/>
          <w:szCs w:val="24"/>
        </w:rPr>
        <w:t>Sistem dapat menambah, mengedit dan menghapus data pembayaran</w:t>
      </w:r>
    </w:p>
    <w:p w14:paraId="4C3596B9" w14:textId="432AE740" w:rsidR="00C81FB0" w:rsidRDefault="00C81FB0">
      <w:pPr>
        <w:pStyle w:val="ListParagraph"/>
        <w:numPr>
          <w:ilvl w:val="6"/>
          <w:numId w:val="5"/>
        </w:numPr>
        <w:ind w:left="709" w:hanging="709"/>
        <w:rPr>
          <w:rFonts w:cs="Times New Roman"/>
          <w:szCs w:val="24"/>
        </w:rPr>
      </w:pPr>
      <w:r>
        <w:rPr>
          <w:rFonts w:cs="Times New Roman"/>
          <w:szCs w:val="24"/>
        </w:rPr>
        <w:t xml:space="preserve">Sistem dapat </w:t>
      </w:r>
      <w:r w:rsidR="000D61AD">
        <w:rPr>
          <w:rFonts w:cs="Times New Roman"/>
          <w:szCs w:val="24"/>
        </w:rPr>
        <w:t>merubah status pembayaran menjadi dibayar, gratis atau belum bayar</w:t>
      </w:r>
    </w:p>
    <w:p w14:paraId="0712A8BB" w14:textId="0E833FAC" w:rsidR="000D61AD" w:rsidRDefault="000D61AD">
      <w:pPr>
        <w:pStyle w:val="ListParagraph"/>
        <w:numPr>
          <w:ilvl w:val="6"/>
          <w:numId w:val="5"/>
        </w:numPr>
        <w:ind w:left="709" w:hanging="709"/>
        <w:rPr>
          <w:rFonts w:cs="Times New Roman"/>
          <w:szCs w:val="24"/>
        </w:rPr>
      </w:pPr>
      <w:r>
        <w:rPr>
          <w:rFonts w:cs="Times New Roman"/>
          <w:szCs w:val="24"/>
        </w:rPr>
        <w:t>Sistem dapat menambah, mengedit dan menghapus data jadwal atau kegiatan pendaftaran</w:t>
      </w:r>
    </w:p>
    <w:p w14:paraId="7AB0EF87" w14:textId="2C346BFE" w:rsidR="000D61AD" w:rsidRDefault="00C4426E">
      <w:pPr>
        <w:pStyle w:val="ListParagraph"/>
        <w:numPr>
          <w:ilvl w:val="6"/>
          <w:numId w:val="5"/>
        </w:numPr>
        <w:ind w:left="709" w:hanging="709"/>
        <w:rPr>
          <w:rFonts w:cs="Times New Roman"/>
          <w:szCs w:val="24"/>
        </w:rPr>
      </w:pPr>
      <w:r>
        <w:rPr>
          <w:rFonts w:cs="Times New Roman"/>
          <w:szCs w:val="24"/>
        </w:rPr>
        <w:t>Sistem dapat menambah, mengedit dan menghapus data pengumuman calon siswa apakah diterima atau tidak.</w:t>
      </w:r>
    </w:p>
    <w:p w14:paraId="0B238542" w14:textId="77777777" w:rsidR="00C907D9" w:rsidRDefault="00C907D9" w:rsidP="00C907D9">
      <w:pPr>
        <w:rPr>
          <w:rFonts w:cs="Times New Roman"/>
          <w:szCs w:val="24"/>
        </w:rPr>
      </w:pPr>
    </w:p>
    <w:p w14:paraId="6E69E1B6" w14:textId="612DF34D" w:rsidR="00C907D9" w:rsidRDefault="00C907D9">
      <w:pPr>
        <w:pStyle w:val="Heading3"/>
        <w:numPr>
          <w:ilvl w:val="2"/>
          <w:numId w:val="11"/>
        </w:numPr>
        <w:spacing w:before="240" w:beforeAutospacing="0"/>
        <w:ind w:left="709" w:hanging="709"/>
      </w:pPr>
      <w:r>
        <w:t>Analisis Sistem Non Fungsional</w:t>
      </w:r>
    </w:p>
    <w:p w14:paraId="7C4B4383" w14:textId="5D793EA7" w:rsidR="00C907D9" w:rsidRDefault="00C907D9" w:rsidP="00C907D9">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sistem non fungsional menggambarkan tentang peralatan dan perlengkapan seperti perangkat lunak (</w:t>
      </w:r>
      <w:r w:rsidRPr="00C907D9">
        <w:rPr>
          <w:rFonts w:ascii="Times New Roman" w:hAnsi="Times New Roman" w:cs="Times New Roman"/>
          <w:i/>
          <w:iCs/>
          <w:sz w:val="24"/>
          <w:szCs w:val="24"/>
        </w:rPr>
        <w:t>software</w:t>
      </w:r>
      <w:r>
        <w:rPr>
          <w:rFonts w:ascii="Times New Roman" w:hAnsi="Times New Roman" w:cs="Times New Roman"/>
          <w:sz w:val="24"/>
          <w:szCs w:val="24"/>
        </w:rPr>
        <w:t>) dan perangkat keras (</w:t>
      </w:r>
      <w:r w:rsidRPr="00C907D9">
        <w:rPr>
          <w:rFonts w:ascii="Times New Roman" w:hAnsi="Times New Roman" w:cs="Times New Roman"/>
          <w:i/>
          <w:iCs/>
          <w:sz w:val="24"/>
          <w:szCs w:val="24"/>
        </w:rPr>
        <w:t>hardware</w:t>
      </w:r>
      <w:r>
        <w:rPr>
          <w:rFonts w:ascii="Times New Roman" w:hAnsi="Times New Roman" w:cs="Times New Roman"/>
          <w:sz w:val="24"/>
          <w:szCs w:val="24"/>
        </w:rPr>
        <w:t>) yang dibutuhkan untuk membangun sistem. Berikut ini merupakan analisis sistem non fungsional:</w:t>
      </w:r>
    </w:p>
    <w:p w14:paraId="41E64635" w14:textId="0D74D003" w:rsidR="00C907D9" w:rsidRDefault="008566BA">
      <w:pPr>
        <w:pStyle w:val="ListParagraph"/>
        <w:numPr>
          <w:ilvl w:val="3"/>
          <w:numId w:val="4"/>
        </w:numPr>
        <w:ind w:left="709" w:hanging="709"/>
        <w:rPr>
          <w:rFonts w:cs="Times New Roman"/>
          <w:szCs w:val="24"/>
        </w:rPr>
      </w:pPr>
      <w:r>
        <w:rPr>
          <w:rFonts w:cs="Times New Roman"/>
          <w:szCs w:val="24"/>
        </w:rPr>
        <w:t>Perangkat Lunak</w:t>
      </w:r>
    </w:p>
    <w:p w14:paraId="637DEBB2" w14:textId="7D220A09" w:rsidR="008566BA" w:rsidRDefault="008566BA" w:rsidP="008566BA">
      <w:pPr>
        <w:pStyle w:val="ListParagraph"/>
        <w:ind w:left="709"/>
        <w:rPr>
          <w:rFonts w:cs="Times New Roman"/>
          <w:szCs w:val="24"/>
        </w:rPr>
      </w:pPr>
      <w:r>
        <w:rPr>
          <w:rFonts w:cs="Times New Roman"/>
          <w:szCs w:val="24"/>
        </w:rPr>
        <w:lastRenderedPageBreak/>
        <w:t>Perangkat lunak yang dibutuhkan dalam membangun sistem informasi pendaftaran siswa baru berbasis web, yaitu sebagai berikut:</w:t>
      </w:r>
    </w:p>
    <w:p w14:paraId="691FB1D6" w14:textId="20DA4486" w:rsidR="008566BA" w:rsidRDefault="00DC7FE6">
      <w:pPr>
        <w:pStyle w:val="ListParagraph"/>
        <w:numPr>
          <w:ilvl w:val="0"/>
          <w:numId w:val="14"/>
        </w:numPr>
        <w:ind w:left="1134" w:hanging="425"/>
        <w:rPr>
          <w:rFonts w:cs="Times New Roman"/>
          <w:szCs w:val="24"/>
        </w:rPr>
      </w:pPr>
      <w:r>
        <w:rPr>
          <w:rFonts w:cs="Times New Roman"/>
          <w:szCs w:val="24"/>
        </w:rPr>
        <w:t>OS Windows 11 64 bit</w:t>
      </w:r>
    </w:p>
    <w:p w14:paraId="03D3A771" w14:textId="2576D570" w:rsidR="00DC7FE6" w:rsidRDefault="00DC7FE6">
      <w:pPr>
        <w:pStyle w:val="ListParagraph"/>
        <w:numPr>
          <w:ilvl w:val="0"/>
          <w:numId w:val="14"/>
        </w:numPr>
        <w:ind w:left="1134" w:hanging="425"/>
        <w:rPr>
          <w:rFonts w:cs="Times New Roman"/>
          <w:szCs w:val="24"/>
        </w:rPr>
      </w:pPr>
      <w:r>
        <w:rPr>
          <w:rFonts w:cs="Times New Roman"/>
          <w:szCs w:val="24"/>
        </w:rPr>
        <w:t>Visual Studio Code</w:t>
      </w:r>
    </w:p>
    <w:p w14:paraId="66FE7793" w14:textId="1F7676D2" w:rsidR="00DC7FE6" w:rsidRDefault="00DC7FE6">
      <w:pPr>
        <w:pStyle w:val="ListParagraph"/>
        <w:numPr>
          <w:ilvl w:val="0"/>
          <w:numId w:val="14"/>
        </w:numPr>
        <w:ind w:left="1134" w:hanging="425"/>
        <w:rPr>
          <w:rFonts w:cs="Times New Roman"/>
          <w:szCs w:val="24"/>
        </w:rPr>
      </w:pPr>
      <w:r>
        <w:rPr>
          <w:rFonts w:cs="Times New Roman"/>
          <w:szCs w:val="24"/>
        </w:rPr>
        <w:t>Laragon</w:t>
      </w:r>
    </w:p>
    <w:p w14:paraId="40A37D3B" w14:textId="75CA3846" w:rsidR="00DC7FE6" w:rsidRDefault="00DC7FE6">
      <w:pPr>
        <w:pStyle w:val="ListParagraph"/>
        <w:numPr>
          <w:ilvl w:val="0"/>
          <w:numId w:val="14"/>
        </w:numPr>
        <w:ind w:left="1134" w:hanging="425"/>
        <w:rPr>
          <w:rFonts w:cs="Times New Roman"/>
          <w:szCs w:val="24"/>
        </w:rPr>
      </w:pPr>
      <w:r>
        <w:rPr>
          <w:rFonts w:cs="Times New Roman"/>
          <w:szCs w:val="24"/>
        </w:rPr>
        <w:t>Web browser (Google Chrome)</w:t>
      </w:r>
    </w:p>
    <w:p w14:paraId="7B685B7A" w14:textId="7F637184" w:rsidR="00DC7FE6" w:rsidRDefault="00B102AA">
      <w:pPr>
        <w:pStyle w:val="ListParagraph"/>
        <w:numPr>
          <w:ilvl w:val="3"/>
          <w:numId w:val="4"/>
        </w:numPr>
        <w:ind w:left="709" w:hanging="709"/>
        <w:rPr>
          <w:rFonts w:cs="Times New Roman"/>
          <w:szCs w:val="24"/>
        </w:rPr>
      </w:pPr>
      <w:r>
        <w:rPr>
          <w:rFonts w:cs="Times New Roman"/>
          <w:szCs w:val="24"/>
        </w:rPr>
        <w:t>Perangkat Keras</w:t>
      </w:r>
    </w:p>
    <w:p w14:paraId="1120DD62" w14:textId="05DD2D3F" w:rsidR="00B102AA" w:rsidRDefault="00B102AA">
      <w:pPr>
        <w:pStyle w:val="ListParagraph"/>
        <w:numPr>
          <w:ilvl w:val="4"/>
          <w:numId w:val="4"/>
        </w:numPr>
        <w:ind w:left="1134" w:hanging="425"/>
        <w:rPr>
          <w:rFonts w:cs="Times New Roman"/>
          <w:szCs w:val="24"/>
        </w:rPr>
      </w:pPr>
      <w:r>
        <w:rPr>
          <w:rFonts w:cs="Times New Roman"/>
          <w:szCs w:val="24"/>
        </w:rPr>
        <w:t xml:space="preserve">Laptop Asus dengan prosesor AMD Ryzen 3, 8GB RAM, Memory SSD </w:t>
      </w:r>
      <w:r w:rsidR="000850A4">
        <w:rPr>
          <w:rFonts w:cs="Times New Roman"/>
          <w:szCs w:val="24"/>
        </w:rPr>
        <w:t>512 GB</w:t>
      </w:r>
    </w:p>
    <w:p w14:paraId="34F47839" w14:textId="77777777" w:rsidR="000850A4" w:rsidRDefault="000850A4" w:rsidP="000850A4">
      <w:pPr>
        <w:rPr>
          <w:rFonts w:cs="Times New Roman"/>
          <w:szCs w:val="24"/>
        </w:rPr>
      </w:pPr>
    </w:p>
    <w:p w14:paraId="7AD5CCDE" w14:textId="79168AEA" w:rsidR="000850A4" w:rsidRDefault="000850A4">
      <w:pPr>
        <w:pStyle w:val="Heading3"/>
        <w:numPr>
          <w:ilvl w:val="2"/>
          <w:numId w:val="11"/>
        </w:numPr>
        <w:spacing w:before="240" w:beforeAutospacing="0"/>
        <w:ind w:left="709" w:hanging="709"/>
      </w:pPr>
      <w:r>
        <w:t>Analisis SWOT</w:t>
      </w:r>
    </w:p>
    <w:p w14:paraId="3CADE90B" w14:textId="74111990" w:rsidR="000850A4" w:rsidRDefault="000850A4" w:rsidP="000850A4">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sidR="007D418E">
        <w:rPr>
          <w:rFonts w:ascii="Times New Roman" w:hAnsi="Times New Roman" w:cs="Times New Roman"/>
          <w:sz w:val="24"/>
          <w:szCs w:val="24"/>
        </w:rPr>
        <w:t>SWOT adalah suatu metode yang digunakan untuk mengevaluasi situasi sebuah perusahaan dengan mempertimbangkan empat faktor utama yaitu kekuatan (</w:t>
      </w:r>
      <w:r w:rsidR="007D418E">
        <w:rPr>
          <w:rFonts w:ascii="Times New Roman" w:hAnsi="Times New Roman" w:cs="Times New Roman"/>
          <w:i/>
          <w:iCs/>
          <w:sz w:val="24"/>
          <w:szCs w:val="24"/>
        </w:rPr>
        <w:t>strengths</w:t>
      </w:r>
      <w:r w:rsidR="007D418E">
        <w:rPr>
          <w:rFonts w:ascii="Times New Roman" w:hAnsi="Times New Roman" w:cs="Times New Roman"/>
          <w:sz w:val="24"/>
          <w:szCs w:val="24"/>
        </w:rPr>
        <w:t>), kelemahan (</w:t>
      </w:r>
      <w:r w:rsidR="007D418E">
        <w:rPr>
          <w:rFonts w:ascii="Times New Roman" w:hAnsi="Times New Roman" w:cs="Times New Roman"/>
          <w:i/>
          <w:iCs/>
          <w:sz w:val="24"/>
          <w:szCs w:val="24"/>
        </w:rPr>
        <w:t>weakness</w:t>
      </w:r>
      <w:r w:rsidR="007D418E">
        <w:rPr>
          <w:rFonts w:ascii="Times New Roman" w:hAnsi="Times New Roman" w:cs="Times New Roman"/>
          <w:sz w:val="24"/>
          <w:szCs w:val="24"/>
        </w:rPr>
        <w:t>), peluang (</w:t>
      </w:r>
      <w:r w:rsidR="007D418E">
        <w:rPr>
          <w:rFonts w:ascii="Times New Roman" w:hAnsi="Times New Roman" w:cs="Times New Roman"/>
          <w:i/>
          <w:iCs/>
          <w:sz w:val="24"/>
          <w:szCs w:val="24"/>
        </w:rPr>
        <w:t>opportunities</w:t>
      </w:r>
      <w:r w:rsidR="007D418E">
        <w:rPr>
          <w:rFonts w:ascii="Times New Roman" w:hAnsi="Times New Roman" w:cs="Times New Roman"/>
          <w:sz w:val="24"/>
          <w:szCs w:val="24"/>
        </w:rPr>
        <w:t>), dan ancaman (</w:t>
      </w:r>
      <w:r w:rsidR="007D418E">
        <w:rPr>
          <w:rFonts w:ascii="Times New Roman" w:hAnsi="Times New Roman" w:cs="Times New Roman"/>
          <w:i/>
          <w:iCs/>
          <w:sz w:val="24"/>
          <w:szCs w:val="24"/>
        </w:rPr>
        <w:t>threat</w:t>
      </w:r>
      <w:r w:rsidR="007D418E">
        <w:rPr>
          <w:rFonts w:ascii="Times New Roman" w:hAnsi="Times New Roman" w:cs="Times New Roman"/>
          <w:sz w:val="24"/>
          <w:szCs w:val="24"/>
        </w:rPr>
        <w:t xml:space="preserve">). SWOT </w:t>
      </w:r>
      <w:r w:rsidR="00615C88">
        <w:rPr>
          <w:rFonts w:ascii="Times New Roman" w:hAnsi="Times New Roman" w:cs="Times New Roman"/>
          <w:sz w:val="24"/>
          <w:szCs w:val="24"/>
        </w:rPr>
        <w:t>dapat membantu untuk mengidentifikasi faktor internal dan eksternal yang dapat mempengaruhi keberhasilan atau kegagalan suatu perusahaan.</w:t>
      </w:r>
    </w:p>
    <w:tbl>
      <w:tblPr>
        <w:tblStyle w:val="TableGrid0"/>
        <w:tblW w:w="8075" w:type="dxa"/>
        <w:tblLook w:val="04A0" w:firstRow="1" w:lastRow="0" w:firstColumn="1" w:lastColumn="0" w:noHBand="0" w:noVBand="1"/>
      </w:tblPr>
      <w:tblGrid>
        <w:gridCol w:w="3964"/>
        <w:gridCol w:w="4111"/>
      </w:tblGrid>
      <w:tr w:rsidR="00615C88" w14:paraId="0F0D71F3" w14:textId="77777777" w:rsidTr="00B2169B">
        <w:tc>
          <w:tcPr>
            <w:tcW w:w="3964" w:type="dxa"/>
          </w:tcPr>
          <w:p w14:paraId="0B9EDB52" w14:textId="77777777" w:rsidR="00847284" w:rsidRDefault="00847284" w:rsidP="00CD72B6">
            <w:pPr>
              <w:spacing w:line="276" w:lineRule="auto"/>
              <w:jc w:val="center"/>
              <w:rPr>
                <w:rFonts w:ascii="Times New Roman" w:hAnsi="Times New Roman" w:cs="Times New Roman"/>
                <w:b/>
                <w:bCs/>
                <w:i/>
                <w:iCs/>
                <w:sz w:val="24"/>
                <w:szCs w:val="24"/>
              </w:rPr>
            </w:pPr>
          </w:p>
          <w:p w14:paraId="0787AC34" w14:textId="12C4312A" w:rsidR="00615C88" w:rsidRDefault="00D30EC4" w:rsidP="00CD72B6">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Strengths</w:t>
            </w:r>
          </w:p>
          <w:p w14:paraId="786658BD" w14:textId="77777777" w:rsidR="00847284" w:rsidRDefault="00847284" w:rsidP="00CD72B6">
            <w:pPr>
              <w:spacing w:line="276" w:lineRule="auto"/>
              <w:jc w:val="center"/>
              <w:rPr>
                <w:rFonts w:ascii="Times New Roman" w:hAnsi="Times New Roman" w:cs="Times New Roman"/>
                <w:b/>
                <w:bCs/>
                <w:i/>
                <w:iCs/>
                <w:sz w:val="24"/>
                <w:szCs w:val="24"/>
              </w:rPr>
            </w:pPr>
          </w:p>
          <w:p w14:paraId="7C0DAE39" w14:textId="7F6CBEF5" w:rsidR="008A0418" w:rsidRPr="00CD72B6" w:rsidRDefault="008A0418">
            <w:pPr>
              <w:pStyle w:val="ListParagraph"/>
              <w:numPr>
                <w:ilvl w:val="6"/>
                <w:numId w:val="4"/>
              </w:numPr>
              <w:spacing w:line="276" w:lineRule="auto"/>
              <w:ind w:left="596" w:hanging="425"/>
              <w:rPr>
                <w:rFonts w:cs="Times New Roman"/>
                <w:szCs w:val="24"/>
              </w:rPr>
            </w:pPr>
            <w:r>
              <w:rPr>
                <w:rFonts w:cs="Times New Roman"/>
                <w:szCs w:val="24"/>
              </w:rPr>
              <w:t>Menghasilkan informasi proses pendaftaran secara cepat dan efisien.</w:t>
            </w:r>
          </w:p>
          <w:p w14:paraId="30A070BC" w14:textId="4BCACD3D" w:rsidR="00EE399C" w:rsidRPr="00B753AA" w:rsidRDefault="00EE399C">
            <w:pPr>
              <w:pStyle w:val="ListParagraph"/>
              <w:numPr>
                <w:ilvl w:val="6"/>
                <w:numId w:val="4"/>
              </w:numPr>
              <w:spacing w:line="276" w:lineRule="auto"/>
              <w:ind w:left="596" w:right="1163" w:hanging="425"/>
              <w:rPr>
                <w:rFonts w:cs="Times New Roman"/>
                <w:szCs w:val="24"/>
              </w:rPr>
            </w:pPr>
            <w:r>
              <w:rPr>
                <w:rFonts w:cs="Times New Roman"/>
                <w:szCs w:val="24"/>
              </w:rPr>
              <w:t>Keterjangkauan dan aksesibilitas</w:t>
            </w:r>
            <w:r w:rsidR="00B753AA">
              <w:rPr>
                <w:rFonts w:cs="Times New Roman"/>
                <w:szCs w:val="24"/>
              </w:rPr>
              <w:t>.</w:t>
            </w:r>
          </w:p>
          <w:p w14:paraId="37F65AD9" w14:textId="58AA3357" w:rsidR="00C63C48" w:rsidRPr="00B753AA" w:rsidRDefault="00EE399C">
            <w:pPr>
              <w:pStyle w:val="ListParagraph"/>
              <w:numPr>
                <w:ilvl w:val="6"/>
                <w:numId w:val="4"/>
              </w:numPr>
              <w:spacing w:line="276" w:lineRule="auto"/>
              <w:ind w:left="596" w:hanging="425"/>
              <w:rPr>
                <w:rFonts w:cs="Times New Roman"/>
                <w:szCs w:val="24"/>
              </w:rPr>
            </w:pPr>
            <w:r>
              <w:rPr>
                <w:rFonts w:cs="Times New Roman"/>
                <w:szCs w:val="24"/>
              </w:rPr>
              <w:t xml:space="preserve">Data </w:t>
            </w:r>
            <w:r w:rsidR="00167EA0">
              <w:rPr>
                <w:rFonts w:cs="Times New Roman"/>
                <w:szCs w:val="24"/>
              </w:rPr>
              <w:t>calon siswa dapat terkelola dengan baik, termasuk data pribadi, riwayat pendidikan serta dokumen lainnya.</w:t>
            </w:r>
          </w:p>
          <w:p w14:paraId="35F29F05" w14:textId="2B2D10EC" w:rsidR="00C63C48" w:rsidRPr="00D30EC4" w:rsidRDefault="00C63C48">
            <w:pPr>
              <w:pStyle w:val="ListParagraph"/>
              <w:numPr>
                <w:ilvl w:val="6"/>
                <w:numId w:val="4"/>
              </w:numPr>
              <w:spacing w:line="276" w:lineRule="auto"/>
              <w:ind w:left="596" w:hanging="425"/>
              <w:rPr>
                <w:rFonts w:cs="Times New Roman"/>
                <w:szCs w:val="24"/>
              </w:rPr>
            </w:pPr>
            <w:r>
              <w:rPr>
                <w:rFonts w:cs="Times New Roman"/>
                <w:szCs w:val="24"/>
              </w:rPr>
              <w:lastRenderedPageBreak/>
              <w:t>Meningkatkan citra sekolah sebagai lembaga yang modern.</w:t>
            </w:r>
          </w:p>
        </w:tc>
        <w:tc>
          <w:tcPr>
            <w:tcW w:w="4111" w:type="dxa"/>
          </w:tcPr>
          <w:p w14:paraId="0CA711D8" w14:textId="77777777" w:rsidR="00847284" w:rsidRDefault="00847284" w:rsidP="00847284">
            <w:pPr>
              <w:spacing w:line="276" w:lineRule="auto"/>
              <w:jc w:val="center"/>
              <w:rPr>
                <w:rFonts w:ascii="Times New Roman" w:hAnsi="Times New Roman" w:cs="Times New Roman"/>
                <w:b/>
                <w:bCs/>
                <w:i/>
                <w:iCs/>
                <w:sz w:val="24"/>
                <w:szCs w:val="24"/>
              </w:rPr>
            </w:pPr>
          </w:p>
          <w:p w14:paraId="2DCE5E1C" w14:textId="00670E95" w:rsidR="00615C88" w:rsidRDefault="004129D0" w:rsidP="00847284">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Weakness</w:t>
            </w:r>
          </w:p>
          <w:p w14:paraId="225C581E" w14:textId="77777777" w:rsidR="00847284" w:rsidRDefault="00847284" w:rsidP="00847284">
            <w:pPr>
              <w:spacing w:line="276" w:lineRule="auto"/>
              <w:jc w:val="center"/>
              <w:rPr>
                <w:rFonts w:ascii="Times New Roman" w:hAnsi="Times New Roman" w:cs="Times New Roman"/>
                <w:b/>
                <w:bCs/>
                <w:i/>
                <w:iCs/>
                <w:sz w:val="24"/>
                <w:szCs w:val="24"/>
              </w:rPr>
            </w:pPr>
          </w:p>
          <w:p w14:paraId="090B206E" w14:textId="1B022078" w:rsidR="005717C1" w:rsidRPr="00847284" w:rsidRDefault="005A1F6B">
            <w:pPr>
              <w:pStyle w:val="ListParagraph"/>
              <w:numPr>
                <w:ilvl w:val="0"/>
                <w:numId w:val="15"/>
              </w:numPr>
              <w:spacing w:line="276" w:lineRule="auto"/>
              <w:rPr>
                <w:rFonts w:cs="Times New Roman"/>
                <w:szCs w:val="24"/>
              </w:rPr>
            </w:pPr>
            <w:r>
              <w:rPr>
                <w:rFonts w:cs="Times New Roman"/>
                <w:szCs w:val="24"/>
              </w:rPr>
              <w:t>Potensi ketergantungan yang tinggi pada sistem jika terjadi gangguan teknis</w:t>
            </w:r>
            <w:r w:rsidR="005717C1">
              <w:rPr>
                <w:rFonts w:cs="Times New Roman"/>
                <w:szCs w:val="24"/>
              </w:rPr>
              <w:t>.</w:t>
            </w:r>
          </w:p>
          <w:p w14:paraId="54C4FC38" w14:textId="0E9A02BC" w:rsidR="00F93A4D" w:rsidRPr="00847284" w:rsidRDefault="005717C1">
            <w:pPr>
              <w:pStyle w:val="ListParagraph"/>
              <w:numPr>
                <w:ilvl w:val="0"/>
                <w:numId w:val="15"/>
              </w:numPr>
              <w:spacing w:line="276" w:lineRule="auto"/>
              <w:rPr>
                <w:rFonts w:cs="Times New Roman"/>
                <w:szCs w:val="24"/>
              </w:rPr>
            </w:pPr>
            <w:r>
              <w:rPr>
                <w:rFonts w:cs="Times New Roman"/>
                <w:szCs w:val="24"/>
              </w:rPr>
              <w:t>Jika terjadi gangguan teknis atau masalah pada sistem</w:t>
            </w:r>
            <w:r w:rsidR="00F93A4D">
              <w:rPr>
                <w:rFonts w:cs="Times New Roman"/>
                <w:szCs w:val="24"/>
              </w:rPr>
              <w:t>, proses pendaftaran dapat terhambat atau terganggu.</w:t>
            </w:r>
          </w:p>
          <w:p w14:paraId="37CB5876" w14:textId="15F6AFC3" w:rsidR="00F93A4D" w:rsidRPr="00F93A4D" w:rsidRDefault="00F93A4D">
            <w:pPr>
              <w:pStyle w:val="ListParagraph"/>
              <w:numPr>
                <w:ilvl w:val="0"/>
                <w:numId w:val="15"/>
              </w:numPr>
              <w:spacing w:line="276" w:lineRule="auto"/>
              <w:rPr>
                <w:rFonts w:cs="Times New Roman"/>
                <w:szCs w:val="24"/>
              </w:rPr>
            </w:pPr>
            <w:r>
              <w:rPr>
                <w:rFonts w:cs="Times New Roman"/>
                <w:szCs w:val="24"/>
              </w:rPr>
              <w:t>Sistem perlu di-</w:t>
            </w:r>
            <w:r w:rsidRPr="00F93A4D">
              <w:rPr>
                <w:rFonts w:cs="Times New Roman"/>
                <w:i/>
                <w:iCs/>
                <w:szCs w:val="24"/>
              </w:rPr>
              <w:t>update</w:t>
            </w:r>
            <w:r>
              <w:rPr>
                <w:rFonts w:cs="Times New Roman"/>
                <w:i/>
                <w:iCs/>
                <w:szCs w:val="24"/>
              </w:rPr>
              <w:t xml:space="preserve"> </w:t>
            </w:r>
            <w:r>
              <w:rPr>
                <w:rFonts w:cs="Times New Roman"/>
                <w:szCs w:val="24"/>
              </w:rPr>
              <w:t xml:space="preserve">secara berkala untuk menjaga </w:t>
            </w:r>
            <w:r>
              <w:rPr>
                <w:rFonts w:cs="Times New Roman"/>
                <w:szCs w:val="24"/>
              </w:rPr>
              <w:lastRenderedPageBreak/>
              <w:t>keberlanjutan dan relevansi fungsinya.</w:t>
            </w:r>
          </w:p>
        </w:tc>
      </w:tr>
      <w:tr w:rsidR="00615C88" w14:paraId="35736F31" w14:textId="77777777" w:rsidTr="00B2169B">
        <w:tc>
          <w:tcPr>
            <w:tcW w:w="3964" w:type="dxa"/>
          </w:tcPr>
          <w:p w14:paraId="1A60E18F" w14:textId="77777777" w:rsidR="00071A2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lastRenderedPageBreak/>
              <w:tab/>
            </w:r>
          </w:p>
          <w:p w14:paraId="7A3B9DC3" w14:textId="56CD3B18" w:rsidR="00CD72B6" w:rsidRDefault="00E2503A" w:rsidP="00071A28">
            <w:pPr>
              <w:tabs>
                <w:tab w:val="center" w:pos="1874"/>
                <w:tab w:val="right" w:pos="3748"/>
              </w:tabs>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Opportunities</w:t>
            </w:r>
          </w:p>
          <w:p w14:paraId="3239A5A3" w14:textId="069E1942" w:rsidR="00615C88" w:rsidRDefault="00CD72B6" w:rsidP="00071A28">
            <w:pPr>
              <w:tabs>
                <w:tab w:val="center" w:pos="1874"/>
                <w:tab w:val="right" w:pos="3748"/>
              </w:tabs>
              <w:spacing w:line="276" w:lineRule="auto"/>
              <w:rPr>
                <w:rFonts w:ascii="Times New Roman" w:hAnsi="Times New Roman" w:cs="Times New Roman"/>
                <w:b/>
                <w:bCs/>
                <w:i/>
                <w:iCs/>
                <w:sz w:val="24"/>
                <w:szCs w:val="24"/>
              </w:rPr>
            </w:pPr>
            <w:r>
              <w:rPr>
                <w:rFonts w:ascii="Times New Roman" w:hAnsi="Times New Roman" w:cs="Times New Roman"/>
                <w:b/>
                <w:bCs/>
                <w:i/>
                <w:iCs/>
                <w:sz w:val="24"/>
                <w:szCs w:val="24"/>
              </w:rPr>
              <w:tab/>
            </w:r>
          </w:p>
          <w:p w14:paraId="6956700E" w14:textId="47615A71" w:rsidR="00AB30EB" w:rsidRPr="00CD72B6" w:rsidRDefault="00AB30EB">
            <w:pPr>
              <w:pStyle w:val="ListParagraph"/>
              <w:numPr>
                <w:ilvl w:val="0"/>
                <w:numId w:val="16"/>
              </w:numPr>
              <w:spacing w:line="276" w:lineRule="auto"/>
              <w:rPr>
                <w:rFonts w:cs="Times New Roman"/>
                <w:szCs w:val="24"/>
              </w:rPr>
            </w:pPr>
            <w:r>
              <w:rPr>
                <w:rFonts w:cs="Times New Roman"/>
                <w:szCs w:val="24"/>
              </w:rPr>
              <w:t>Peningkatan daya saing sekolah.</w:t>
            </w:r>
          </w:p>
          <w:p w14:paraId="079FD172" w14:textId="4A2838A6" w:rsidR="002F79BC" w:rsidRPr="002F79BC" w:rsidRDefault="002F79BC">
            <w:pPr>
              <w:pStyle w:val="ListParagraph"/>
              <w:numPr>
                <w:ilvl w:val="0"/>
                <w:numId w:val="16"/>
              </w:numPr>
              <w:spacing w:line="276" w:lineRule="auto"/>
              <w:rPr>
                <w:rFonts w:cs="Times New Roman"/>
                <w:szCs w:val="24"/>
              </w:rPr>
            </w:pPr>
            <w:r>
              <w:rPr>
                <w:rFonts w:cs="Times New Roman"/>
                <w:szCs w:val="24"/>
              </w:rPr>
              <w:t>Peningkatan kualitas pelayanan kepada calon siswa.</w:t>
            </w:r>
          </w:p>
          <w:p w14:paraId="11D92AE8" w14:textId="1BC29D5D" w:rsidR="002F79BC" w:rsidRPr="00AB30EB" w:rsidRDefault="002F79BC">
            <w:pPr>
              <w:pStyle w:val="ListParagraph"/>
              <w:numPr>
                <w:ilvl w:val="0"/>
                <w:numId w:val="16"/>
              </w:numPr>
              <w:spacing w:line="276" w:lineRule="auto"/>
              <w:rPr>
                <w:rFonts w:cs="Times New Roman"/>
                <w:szCs w:val="24"/>
              </w:rPr>
            </w:pPr>
            <w:r>
              <w:rPr>
                <w:rFonts w:cs="Times New Roman"/>
                <w:szCs w:val="24"/>
              </w:rPr>
              <w:t xml:space="preserve">Potensi </w:t>
            </w:r>
            <w:r w:rsidR="00CD72B6">
              <w:rPr>
                <w:rFonts w:cs="Times New Roman"/>
                <w:szCs w:val="24"/>
              </w:rPr>
              <w:t>pengembangan fitur seperti in</w:t>
            </w:r>
            <w:r w:rsidR="004043B1">
              <w:rPr>
                <w:rFonts w:cs="Times New Roman"/>
                <w:szCs w:val="24"/>
              </w:rPr>
              <w:t>t</w:t>
            </w:r>
            <w:r w:rsidR="00CD72B6">
              <w:rPr>
                <w:rFonts w:cs="Times New Roman"/>
                <w:szCs w:val="24"/>
              </w:rPr>
              <w:t>egrasi dengan platform lain.</w:t>
            </w:r>
          </w:p>
        </w:tc>
        <w:tc>
          <w:tcPr>
            <w:tcW w:w="4111" w:type="dxa"/>
          </w:tcPr>
          <w:p w14:paraId="31CAB851" w14:textId="77777777" w:rsidR="00615C88" w:rsidRDefault="00615C88" w:rsidP="00A16D75">
            <w:pPr>
              <w:spacing w:line="276" w:lineRule="auto"/>
              <w:jc w:val="center"/>
              <w:rPr>
                <w:rFonts w:ascii="Times New Roman" w:hAnsi="Times New Roman" w:cs="Times New Roman"/>
                <w:sz w:val="24"/>
                <w:szCs w:val="24"/>
              </w:rPr>
            </w:pPr>
          </w:p>
          <w:p w14:paraId="28FE7E6B" w14:textId="77777777" w:rsidR="00A16D75" w:rsidRDefault="00A16D75" w:rsidP="00A16D75">
            <w:pPr>
              <w:spacing w:line="276"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Threats</w:t>
            </w:r>
          </w:p>
          <w:p w14:paraId="4ED8F007" w14:textId="77777777" w:rsidR="00A16D75" w:rsidRDefault="00A16D75" w:rsidP="00A16D75">
            <w:pPr>
              <w:spacing w:line="276" w:lineRule="auto"/>
              <w:jc w:val="center"/>
              <w:rPr>
                <w:rFonts w:ascii="Times New Roman" w:hAnsi="Times New Roman" w:cs="Times New Roman"/>
                <w:b/>
                <w:bCs/>
                <w:i/>
                <w:iCs/>
                <w:sz w:val="24"/>
                <w:szCs w:val="24"/>
              </w:rPr>
            </w:pPr>
          </w:p>
          <w:p w14:paraId="12047259" w14:textId="77777777" w:rsidR="00A16D75" w:rsidRPr="00E96C83" w:rsidRDefault="00E96C83">
            <w:pPr>
              <w:pStyle w:val="ListParagraph"/>
              <w:numPr>
                <w:ilvl w:val="0"/>
                <w:numId w:val="17"/>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40FF7A07" w14:textId="77777777" w:rsidR="00E96C83" w:rsidRDefault="006C3536">
            <w:pPr>
              <w:pStyle w:val="ListParagraph"/>
              <w:numPr>
                <w:ilvl w:val="0"/>
                <w:numId w:val="17"/>
              </w:numPr>
              <w:spacing w:line="276" w:lineRule="auto"/>
              <w:rPr>
                <w:rFonts w:cs="Times New Roman"/>
                <w:szCs w:val="24"/>
              </w:rPr>
            </w:pPr>
            <w:r>
              <w:rPr>
                <w:rFonts w:cs="Times New Roman"/>
                <w:szCs w:val="24"/>
              </w:rPr>
              <w:t>Ancaman keamanan data calon siswa</w:t>
            </w:r>
            <w:r w:rsidR="00A0362F">
              <w:rPr>
                <w:rFonts w:cs="Times New Roman"/>
                <w:szCs w:val="24"/>
              </w:rPr>
              <w:t xml:space="preserve"> jika sistem tidak diatur dengan baik.</w:t>
            </w:r>
          </w:p>
          <w:p w14:paraId="534FBF87" w14:textId="72CACC47" w:rsidR="00A0362F" w:rsidRPr="00A16D75" w:rsidRDefault="00A0362F">
            <w:pPr>
              <w:pStyle w:val="ListParagraph"/>
              <w:numPr>
                <w:ilvl w:val="0"/>
                <w:numId w:val="17"/>
              </w:numPr>
              <w:spacing w:line="276" w:lineRule="auto"/>
              <w:ind w:left="738"/>
              <w:rPr>
                <w:rFonts w:cs="Times New Roman"/>
                <w:szCs w:val="24"/>
              </w:rPr>
            </w:pPr>
            <w:r>
              <w:rPr>
                <w:rFonts w:cs="Times New Roman"/>
                <w:szCs w:val="24"/>
              </w:rPr>
              <w:t>Perubahan kebijakan yang dapat mempengaruhi penggunaan sistem.</w:t>
            </w:r>
          </w:p>
        </w:tc>
      </w:tr>
    </w:tbl>
    <w:p w14:paraId="7D9320D7" w14:textId="77777777" w:rsidR="00615C88" w:rsidRDefault="00615C88" w:rsidP="00615C88">
      <w:pPr>
        <w:spacing w:line="480" w:lineRule="auto"/>
        <w:jc w:val="both"/>
        <w:rPr>
          <w:rFonts w:cs="Times New Roman"/>
          <w:szCs w:val="24"/>
        </w:rPr>
      </w:pPr>
    </w:p>
    <w:p w14:paraId="4C40AE6B" w14:textId="77777777" w:rsidR="00047731" w:rsidRDefault="00047731" w:rsidP="00615C88">
      <w:pPr>
        <w:spacing w:line="480" w:lineRule="auto"/>
        <w:jc w:val="both"/>
        <w:rPr>
          <w:rFonts w:cs="Times New Roman"/>
          <w:szCs w:val="24"/>
        </w:rPr>
      </w:pPr>
    </w:p>
    <w:p w14:paraId="3E1B83A4" w14:textId="28EB91AF" w:rsidR="00047731" w:rsidRDefault="00047731">
      <w:pPr>
        <w:pStyle w:val="Heading3"/>
        <w:numPr>
          <w:ilvl w:val="2"/>
          <w:numId w:val="11"/>
        </w:numPr>
        <w:spacing w:before="240" w:beforeAutospacing="0"/>
        <w:ind w:left="709" w:hanging="709"/>
      </w:pPr>
      <w:r>
        <w:t>Analisis TOWS</w:t>
      </w:r>
    </w:p>
    <w:p w14:paraId="2D5A27D8" w14:textId="6C12634E" w:rsidR="00047731" w:rsidRDefault="00047731" w:rsidP="0004773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Analisis TOWS merupakan analisis lanjutan dari SWOT yang digunakan</w:t>
      </w:r>
      <w:r w:rsidR="007B2DFE">
        <w:rPr>
          <w:rFonts w:ascii="Times New Roman" w:hAnsi="Times New Roman" w:cs="Times New Roman"/>
          <w:sz w:val="24"/>
          <w:szCs w:val="24"/>
        </w:rPr>
        <w:t xml:space="preserve"> untukk menganalisis faktor eksternal dan internal sebuah perusahaan. TOWS mempunya empat strategi yaitu </w:t>
      </w:r>
      <w:r w:rsidR="007B2DFE">
        <w:rPr>
          <w:rFonts w:ascii="Times New Roman" w:hAnsi="Times New Roman" w:cs="Times New Roman"/>
          <w:i/>
          <w:iCs/>
          <w:sz w:val="24"/>
          <w:szCs w:val="24"/>
        </w:rPr>
        <w:t>Strength-Opportunities, Weakness-Opportunities</w:t>
      </w:r>
      <w:r w:rsidR="009D3E32">
        <w:rPr>
          <w:rFonts w:ascii="Times New Roman" w:hAnsi="Times New Roman" w:cs="Times New Roman"/>
          <w:i/>
          <w:iCs/>
          <w:sz w:val="24"/>
          <w:szCs w:val="24"/>
        </w:rPr>
        <w:t xml:space="preserve">, Strengths-Threat, dan Weakness-Threat. </w:t>
      </w:r>
      <w:r w:rsidR="009D3E32">
        <w:rPr>
          <w:rFonts w:ascii="Times New Roman" w:hAnsi="Times New Roman" w:cs="Times New Roman"/>
          <w:sz w:val="24"/>
          <w:szCs w:val="24"/>
        </w:rPr>
        <w:t>TOWS juga digunakan untuk mempertemukan faktor internal dan eksternal untuk membuat satu strategi yang bisa membantu perusahaan untuk mengatasi permasalah yang ada.</w:t>
      </w:r>
    </w:p>
    <w:tbl>
      <w:tblPr>
        <w:tblStyle w:val="TableGrid1"/>
        <w:tblW w:w="10643" w:type="dxa"/>
        <w:tblInd w:w="-1565" w:type="dxa"/>
        <w:tblLook w:val="04A0" w:firstRow="1" w:lastRow="0" w:firstColumn="1" w:lastColumn="0" w:noHBand="0" w:noVBand="1"/>
      </w:tblPr>
      <w:tblGrid>
        <w:gridCol w:w="2956"/>
        <w:gridCol w:w="3840"/>
        <w:gridCol w:w="3847"/>
      </w:tblGrid>
      <w:tr w:rsidR="003F5B0E" w:rsidRPr="00AC0431" w14:paraId="7177358E" w14:textId="77777777" w:rsidTr="00AD798F">
        <w:trPr>
          <w:gridBefore w:val="1"/>
          <w:wBefore w:w="2956" w:type="dxa"/>
          <w:trHeight w:val="2117"/>
        </w:trPr>
        <w:tc>
          <w:tcPr>
            <w:tcW w:w="3840" w:type="dxa"/>
          </w:tcPr>
          <w:p w14:paraId="03F7C919" w14:textId="77777777" w:rsidR="003F5B0E" w:rsidRPr="00267AC0"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39" w:name="_Toc142085762"/>
            <w:bookmarkStart w:id="40" w:name="_Hlk142457302"/>
            <w:r>
              <w:rPr>
                <w:rFonts w:ascii="Times New Roman" w:eastAsia="Times New Roman" w:hAnsi="Times New Roman" w:cs="Times New Roman"/>
                <w:b/>
                <w:i/>
                <w:iCs/>
                <w:color w:val="000000"/>
                <w:sz w:val="24"/>
              </w:rPr>
              <w:lastRenderedPageBreak/>
              <w:t>S</w:t>
            </w:r>
            <w:r w:rsidRPr="00267AC0">
              <w:rPr>
                <w:rFonts w:ascii="Times New Roman" w:eastAsia="Times New Roman" w:hAnsi="Times New Roman" w:cs="Times New Roman"/>
                <w:b/>
                <w:i/>
                <w:iCs/>
                <w:color w:val="000000"/>
                <w:sz w:val="24"/>
              </w:rPr>
              <w:t>trengths</w:t>
            </w:r>
            <w:bookmarkEnd w:id="39"/>
            <w:r>
              <w:rPr>
                <w:rFonts w:ascii="Times New Roman" w:eastAsia="Times New Roman" w:hAnsi="Times New Roman" w:cs="Times New Roman"/>
                <w:b/>
                <w:i/>
                <w:iCs/>
                <w:color w:val="000000"/>
                <w:sz w:val="24"/>
              </w:rPr>
              <w:t xml:space="preserve"> (S)</w:t>
            </w:r>
          </w:p>
          <w:p w14:paraId="7553A3CC" w14:textId="77777777" w:rsidR="006A058E" w:rsidRPr="00CD72B6" w:rsidRDefault="006A058E">
            <w:pPr>
              <w:pStyle w:val="ListParagraph"/>
              <w:numPr>
                <w:ilvl w:val="6"/>
                <w:numId w:val="18"/>
              </w:numPr>
              <w:spacing w:line="276" w:lineRule="auto"/>
              <w:ind w:left="637" w:hanging="464"/>
              <w:rPr>
                <w:rFonts w:cs="Times New Roman"/>
                <w:szCs w:val="24"/>
              </w:rPr>
            </w:pPr>
            <w:r>
              <w:rPr>
                <w:rFonts w:cs="Times New Roman"/>
                <w:szCs w:val="24"/>
              </w:rPr>
              <w:t>Menghasilkan informasi proses pendaftaran secara cepat dan efisien.</w:t>
            </w:r>
          </w:p>
          <w:p w14:paraId="24BFBC93" w14:textId="77777777" w:rsidR="006A058E" w:rsidRPr="00B753AA" w:rsidRDefault="006A058E">
            <w:pPr>
              <w:pStyle w:val="ListParagraph"/>
              <w:numPr>
                <w:ilvl w:val="6"/>
                <w:numId w:val="18"/>
              </w:numPr>
              <w:spacing w:line="276" w:lineRule="auto"/>
              <w:ind w:left="596" w:right="1163" w:hanging="425"/>
              <w:rPr>
                <w:rFonts w:cs="Times New Roman"/>
                <w:szCs w:val="24"/>
              </w:rPr>
            </w:pPr>
            <w:r>
              <w:rPr>
                <w:rFonts w:cs="Times New Roman"/>
                <w:szCs w:val="24"/>
              </w:rPr>
              <w:t>Keterjangkauan dan aksesibilitas.</w:t>
            </w:r>
          </w:p>
          <w:p w14:paraId="6AB229CB" w14:textId="77777777" w:rsidR="006A058E" w:rsidRPr="00B753AA" w:rsidRDefault="006A058E">
            <w:pPr>
              <w:pStyle w:val="ListParagraph"/>
              <w:numPr>
                <w:ilvl w:val="6"/>
                <w:numId w:val="18"/>
              </w:numPr>
              <w:spacing w:line="276" w:lineRule="auto"/>
              <w:ind w:left="596" w:hanging="425"/>
              <w:rPr>
                <w:rFonts w:cs="Times New Roman"/>
                <w:szCs w:val="24"/>
              </w:rPr>
            </w:pPr>
            <w:r>
              <w:rPr>
                <w:rFonts w:cs="Times New Roman"/>
                <w:szCs w:val="24"/>
              </w:rPr>
              <w:t>Data calon siswa dapat terkelola dengan baik, termasuk data pribadi, riwayat pendidikan serta dokumen lainnya.</w:t>
            </w:r>
          </w:p>
          <w:p w14:paraId="632EF86F" w14:textId="4FFA3B25" w:rsidR="003F5B0E" w:rsidRPr="00EA5FAD" w:rsidRDefault="006A058E">
            <w:pPr>
              <w:pStyle w:val="ListParagraph"/>
              <w:numPr>
                <w:ilvl w:val="6"/>
                <w:numId w:val="18"/>
              </w:numPr>
              <w:spacing w:line="276" w:lineRule="auto"/>
              <w:ind w:left="596" w:hanging="425"/>
              <w:rPr>
                <w:rFonts w:eastAsia="Times New Roman" w:cs="Times New Roman"/>
                <w:bCs/>
                <w:color w:val="000000"/>
              </w:rPr>
            </w:pPr>
            <w:r>
              <w:rPr>
                <w:rFonts w:cs="Times New Roman"/>
                <w:szCs w:val="24"/>
              </w:rPr>
              <w:t>Meningkatkan citra sekolah sebagai lembaga yang modern.</w:t>
            </w:r>
          </w:p>
        </w:tc>
        <w:tc>
          <w:tcPr>
            <w:tcW w:w="3847" w:type="dxa"/>
          </w:tcPr>
          <w:p w14:paraId="1BFDA10E" w14:textId="77777777" w:rsidR="003F5B0E" w:rsidRPr="00CE6A73"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1" w:name="_Toc142085767"/>
            <w:r w:rsidRPr="00CE6A73">
              <w:rPr>
                <w:rFonts w:ascii="Times New Roman" w:eastAsia="Times New Roman" w:hAnsi="Times New Roman" w:cs="Times New Roman"/>
                <w:b/>
                <w:i/>
                <w:iCs/>
                <w:color w:val="000000"/>
                <w:sz w:val="24"/>
              </w:rPr>
              <w:t>Weakness</w:t>
            </w:r>
            <w:r>
              <w:rPr>
                <w:rFonts w:ascii="Times New Roman" w:eastAsia="Times New Roman" w:hAnsi="Times New Roman" w:cs="Times New Roman"/>
                <w:b/>
                <w:i/>
                <w:iCs/>
                <w:color w:val="000000"/>
                <w:sz w:val="24"/>
              </w:rPr>
              <w:t>es</w:t>
            </w:r>
            <w:bookmarkEnd w:id="41"/>
            <w:r>
              <w:rPr>
                <w:rFonts w:ascii="Times New Roman" w:eastAsia="Times New Roman" w:hAnsi="Times New Roman" w:cs="Times New Roman"/>
                <w:b/>
                <w:i/>
                <w:iCs/>
                <w:color w:val="000000"/>
                <w:sz w:val="24"/>
              </w:rPr>
              <w:t xml:space="preserve"> (W)</w:t>
            </w:r>
          </w:p>
          <w:p w14:paraId="19107FD2"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Potensi ketergantungan yang tinggi pada sistem jika terjadi gangguan teknis.</w:t>
            </w:r>
          </w:p>
          <w:p w14:paraId="2904568F" w14:textId="77777777" w:rsidR="00B658AF" w:rsidRPr="00847284" w:rsidRDefault="00B658AF">
            <w:pPr>
              <w:pStyle w:val="ListParagraph"/>
              <w:numPr>
                <w:ilvl w:val="0"/>
                <w:numId w:val="19"/>
              </w:numPr>
              <w:spacing w:line="276" w:lineRule="auto"/>
              <w:ind w:left="607" w:hanging="538"/>
              <w:rPr>
                <w:rFonts w:cs="Times New Roman"/>
                <w:szCs w:val="24"/>
              </w:rPr>
            </w:pPr>
            <w:r>
              <w:rPr>
                <w:rFonts w:cs="Times New Roman"/>
                <w:szCs w:val="24"/>
              </w:rPr>
              <w:t>Jika terjadi gangguan teknis atau masalah pada sistem, proses pendaftaran dapat terhambat atau terganggu.</w:t>
            </w:r>
          </w:p>
          <w:p w14:paraId="7F4ABE65" w14:textId="2679796D" w:rsidR="003F5B0E" w:rsidRPr="00B658AF" w:rsidRDefault="00B658AF">
            <w:pPr>
              <w:pStyle w:val="ListParagraph"/>
              <w:numPr>
                <w:ilvl w:val="0"/>
                <w:numId w:val="19"/>
              </w:numPr>
              <w:spacing w:line="276" w:lineRule="auto"/>
              <w:ind w:left="607" w:hanging="538"/>
              <w:rPr>
                <w:rFonts w:eastAsia="Times New Roman" w:cs="Times New Roman"/>
                <w:bCs/>
                <w:color w:val="000000"/>
              </w:rPr>
            </w:pPr>
            <w:r>
              <w:rPr>
                <w:rFonts w:cs="Times New Roman"/>
                <w:szCs w:val="24"/>
              </w:rPr>
              <w:t>Sistem perlu di-</w:t>
            </w:r>
            <w:r w:rsidRPr="00B658AF">
              <w:rPr>
                <w:rFonts w:cs="Times New Roman"/>
                <w:szCs w:val="24"/>
              </w:rPr>
              <w:t xml:space="preserve">update </w:t>
            </w:r>
            <w:r>
              <w:rPr>
                <w:rFonts w:cs="Times New Roman"/>
                <w:szCs w:val="24"/>
              </w:rPr>
              <w:t>secara berkala untuk menjaga keberlanjutan dan relevansi fungsinya.</w:t>
            </w:r>
          </w:p>
        </w:tc>
      </w:tr>
      <w:tr w:rsidR="00AD798F" w:rsidRPr="00AC0431" w14:paraId="768F1798" w14:textId="77777777" w:rsidTr="00AD798F">
        <w:trPr>
          <w:trHeight w:val="4791"/>
        </w:trPr>
        <w:tc>
          <w:tcPr>
            <w:tcW w:w="2956" w:type="dxa"/>
          </w:tcPr>
          <w:p w14:paraId="054E7503"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2" w:name="_Toc142085771"/>
            <w:r w:rsidRPr="002F0486">
              <w:rPr>
                <w:rFonts w:ascii="Times New Roman" w:eastAsia="Times New Roman" w:hAnsi="Times New Roman" w:cs="Times New Roman"/>
                <w:b/>
                <w:i/>
                <w:iCs/>
                <w:color w:val="000000"/>
                <w:sz w:val="24"/>
              </w:rPr>
              <w:t>Opportunities</w:t>
            </w:r>
            <w:bookmarkEnd w:id="42"/>
            <w:r>
              <w:rPr>
                <w:rFonts w:ascii="Times New Roman" w:eastAsia="Times New Roman" w:hAnsi="Times New Roman" w:cs="Times New Roman"/>
                <w:b/>
                <w:i/>
                <w:iCs/>
                <w:color w:val="000000"/>
                <w:sz w:val="24"/>
              </w:rPr>
              <w:t xml:space="preserve"> (O)</w:t>
            </w:r>
          </w:p>
          <w:p w14:paraId="269170F2" w14:textId="77777777" w:rsidR="00DD6EEE" w:rsidRPr="00CD72B6" w:rsidRDefault="00DD6EEE">
            <w:pPr>
              <w:pStyle w:val="ListParagraph"/>
              <w:numPr>
                <w:ilvl w:val="0"/>
                <w:numId w:val="20"/>
              </w:numPr>
              <w:spacing w:line="276" w:lineRule="auto"/>
              <w:rPr>
                <w:rFonts w:cs="Times New Roman"/>
                <w:szCs w:val="24"/>
              </w:rPr>
            </w:pPr>
            <w:r>
              <w:rPr>
                <w:rFonts w:cs="Times New Roman"/>
                <w:szCs w:val="24"/>
              </w:rPr>
              <w:t>Peningkatan daya saing sekolah.</w:t>
            </w:r>
          </w:p>
          <w:p w14:paraId="34A6BE65" w14:textId="77777777" w:rsidR="00DD6EEE" w:rsidRPr="002F79BC" w:rsidRDefault="00DD6EEE">
            <w:pPr>
              <w:pStyle w:val="ListParagraph"/>
              <w:numPr>
                <w:ilvl w:val="0"/>
                <w:numId w:val="20"/>
              </w:numPr>
              <w:spacing w:line="276" w:lineRule="auto"/>
              <w:rPr>
                <w:rFonts w:cs="Times New Roman"/>
                <w:szCs w:val="24"/>
              </w:rPr>
            </w:pPr>
            <w:r>
              <w:rPr>
                <w:rFonts w:cs="Times New Roman"/>
                <w:szCs w:val="24"/>
              </w:rPr>
              <w:t>Peningkatan kualitas pelayanan kepada calon siswa.</w:t>
            </w:r>
          </w:p>
          <w:p w14:paraId="2A297867" w14:textId="72E6F917" w:rsidR="003F5B0E" w:rsidRPr="00DD6EEE" w:rsidRDefault="00DD6EEE">
            <w:pPr>
              <w:pStyle w:val="ListParagraph"/>
              <w:numPr>
                <w:ilvl w:val="0"/>
                <w:numId w:val="20"/>
              </w:numPr>
              <w:spacing w:line="276" w:lineRule="auto"/>
              <w:rPr>
                <w:rFonts w:eastAsia="Times New Roman" w:cs="Times New Roman"/>
                <w:color w:val="000000"/>
              </w:rPr>
            </w:pPr>
            <w:r w:rsidRPr="00DD6EEE">
              <w:rPr>
                <w:rFonts w:cs="Times New Roman"/>
                <w:szCs w:val="24"/>
              </w:rPr>
              <w:t>Potensi pengembangan fitur seperti in</w:t>
            </w:r>
            <w:r w:rsidR="00DF23B5">
              <w:rPr>
                <w:rFonts w:cs="Times New Roman"/>
                <w:szCs w:val="24"/>
              </w:rPr>
              <w:t>t</w:t>
            </w:r>
            <w:r w:rsidRPr="00DD6EEE">
              <w:rPr>
                <w:rFonts w:cs="Times New Roman"/>
                <w:szCs w:val="24"/>
              </w:rPr>
              <w:t>egrasi dengan platform lain.</w:t>
            </w:r>
          </w:p>
        </w:tc>
        <w:tc>
          <w:tcPr>
            <w:tcW w:w="3840" w:type="dxa"/>
          </w:tcPr>
          <w:p w14:paraId="13FCC81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3" w:name="_Toc142085775"/>
            <w:r>
              <w:rPr>
                <w:rFonts w:ascii="Times New Roman" w:eastAsia="Times New Roman" w:hAnsi="Times New Roman" w:cs="Times New Roman"/>
                <w:b/>
                <w:color w:val="000000"/>
                <w:sz w:val="24"/>
              </w:rPr>
              <w:t xml:space="preserve">Strategi S-O </w:t>
            </w:r>
            <w:r w:rsidRPr="006E6BB9">
              <w:rPr>
                <w:rFonts w:ascii="Times New Roman" w:eastAsia="Times New Roman" w:hAnsi="Times New Roman" w:cs="Times New Roman"/>
                <w:b/>
                <w:i/>
                <w:iCs/>
                <w:color w:val="000000"/>
                <w:sz w:val="24"/>
              </w:rPr>
              <w:t>(Strengths and Opportunities)</w:t>
            </w:r>
            <w:bookmarkEnd w:id="43"/>
          </w:p>
          <w:p w14:paraId="7D56035C" w14:textId="77777777" w:rsidR="003F5B0E" w:rsidRDefault="00A23092">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 xml:space="preserve">Menggunakan kecepatan dan efisiensi dalam proses pendaftaran sebagai keunggulan dalam promosi sekolah kepada calon siswa. (S1, </w:t>
            </w:r>
            <w:r w:rsidR="00666EF6">
              <w:rPr>
                <w:rFonts w:eastAsia="Times New Roman" w:cs="Times New Roman"/>
                <w:bCs/>
                <w:color w:val="000000"/>
              </w:rPr>
              <w:t>O</w:t>
            </w:r>
            <w:r w:rsidR="008F5B55">
              <w:rPr>
                <w:rFonts w:eastAsia="Times New Roman" w:cs="Times New Roman"/>
                <w:bCs/>
                <w:color w:val="000000"/>
              </w:rPr>
              <w:t>1</w:t>
            </w:r>
            <w:r>
              <w:rPr>
                <w:rFonts w:eastAsia="Times New Roman" w:cs="Times New Roman"/>
                <w:bCs/>
                <w:color w:val="000000"/>
              </w:rPr>
              <w:t>)</w:t>
            </w:r>
          </w:p>
          <w:p w14:paraId="63949E1A" w14:textId="22A36F06" w:rsidR="008F5B55" w:rsidRPr="00A23092" w:rsidRDefault="00A82B07">
            <w:pPr>
              <w:pStyle w:val="ListParagraph"/>
              <w:keepNext/>
              <w:keepLines/>
              <w:numPr>
                <w:ilvl w:val="0"/>
                <w:numId w:val="22"/>
              </w:numPr>
              <w:spacing w:before="240" w:after="258" w:line="258" w:lineRule="auto"/>
              <w:ind w:left="625" w:hanging="426"/>
              <w:outlineLvl w:val="2"/>
              <w:rPr>
                <w:rFonts w:eastAsia="Times New Roman" w:cs="Times New Roman"/>
                <w:bCs/>
                <w:color w:val="000000"/>
              </w:rPr>
            </w:pPr>
            <w:r>
              <w:rPr>
                <w:rFonts w:eastAsia="Times New Roman" w:cs="Times New Roman"/>
                <w:bCs/>
                <w:color w:val="000000"/>
              </w:rPr>
              <w:t>Memanfaatkan keterjangkauan dan aksesibilitas dalam meningkatkan layanan kepada calon siswa.</w:t>
            </w:r>
            <w:r w:rsidR="00DF23B5">
              <w:rPr>
                <w:rFonts w:eastAsia="Times New Roman" w:cs="Times New Roman"/>
                <w:bCs/>
                <w:color w:val="000000"/>
              </w:rPr>
              <w:t xml:space="preserve"> (S2, O2)</w:t>
            </w:r>
          </w:p>
        </w:tc>
        <w:tc>
          <w:tcPr>
            <w:tcW w:w="3847" w:type="dxa"/>
          </w:tcPr>
          <w:p w14:paraId="5782286E"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bookmarkStart w:id="44" w:name="_Toc142085777"/>
            <w:r>
              <w:rPr>
                <w:rFonts w:ascii="Times New Roman" w:eastAsia="Times New Roman" w:hAnsi="Times New Roman" w:cs="Times New Roman"/>
                <w:b/>
                <w:color w:val="000000"/>
                <w:sz w:val="24"/>
              </w:rPr>
              <w:t xml:space="preserve">Strategi W-O </w:t>
            </w:r>
            <w:r w:rsidRPr="00D23036">
              <w:rPr>
                <w:rFonts w:ascii="Times New Roman" w:eastAsia="Times New Roman" w:hAnsi="Times New Roman" w:cs="Times New Roman"/>
                <w:b/>
                <w:color w:val="000000"/>
                <w:sz w:val="24"/>
              </w:rPr>
              <w:t xml:space="preserve"> </w:t>
            </w:r>
            <w:r w:rsidRPr="00D23036">
              <w:rPr>
                <w:rFonts w:ascii="Times New Roman" w:eastAsia="Times New Roman" w:hAnsi="Times New Roman" w:cs="Times New Roman"/>
                <w:b/>
                <w:i/>
                <w:iCs/>
                <w:color w:val="000000"/>
                <w:sz w:val="24"/>
              </w:rPr>
              <w:t xml:space="preserve">(Weaknesses and </w:t>
            </w:r>
            <w:r>
              <w:rPr>
                <w:rFonts w:ascii="Times New Roman" w:eastAsia="Times New Roman" w:hAnsi="Times New Roman" w:cs="Times New Roman"/>
                <w:b/>
                <w:i/>
                <w:iCs/>
                <w:color w:val="000000"/>
                <w:sz w:val="24"/>
              </w:rPr>
              <w:t>Opportunities</w:t>
            </w:r>
            <w:r w:rsidRPr="00D23036">
              <w:rPr>
                <w:rFonts w:ascii="Times New Roman" w:eastAsia="Times New Roman" w:hAnsi="Times New Roman" w:cs="Times New Roman"/>
                <w:b/>
                <w:i/>
                <w:iCs/>
                <w:color w:val="000000"/>
                <w:sz w:val="24"/>
              </w:rPr>
              <w:t>)</w:t>
            </w:r>
            <w:bookmarkEnd w:id="44"/>
          </w:p>
          <w:p w14:paraId="15451581" w14:textId="4C017827" w:rsidR="003F5B0E" w:rsidRDefault="000E7A05">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embangkan alternatif proses pendaftaran manual yang dapat diaktifkan saat terjadi gangguan teknis, sambil meningkatkan pengalaman pengguna di dalam sistem.</w:t>
            </w:r>
            <w:r w:rsidR="007D4253">
              <w:rPr>
                <w:rFonts w:eastAsia="Times New Roman" w:cs="Times New Roman"/>
                <w:bCs/>
                <w:color w:val="000000"/>
              </w:rPr>
              <w:t xml:space="preserve"> (W1, O2)</w:t>
            </w:r>
          </w:p>
          <w:p w14:paraId="3755EDC3" w14:textId="36620D39" w:rsidR="000E7A05" w:rsidRPr="000E7A05" w:rsidRDefault="0017042E">
            <w:pPr>
              <w:pStyle w:val="ListParagraph"/>
              <w:keepNext/>
              <w:keepLines/>
              <w:numPr>
                <w:ilvl w:val="0"/>
                <w:numId w:val="23"/>
              </w:numPr>
              <w:spacing w:before="240" w:after="258" w:line="258" w:lineRule="auto"/>
              <w:ind w:left="607" w:hanging="567"/>
              <w:outlineLvl w:val="2"/>
              <w:rPr>
                <w:rFonts w:eastAsia="Times New Roman" w:cs="Times New Roman"/>
                <w:bCs/>
                <w:color w:val="000000"/>
              </w:rPr>
            </w:pPr>
            <w:r>
              <w:rPr>
                <w:rFonts w:eastAsia="Times New Roman" w:cs="Times New Roman"/>
                <w:bCs/>
                <w:color w:val="000000"/>
              </w:rPr>
              <w:t>Menggunakan kebutuhan untuk pembaruan sistem sebagai kesempatan</w:t>
            </w:r>
            <w:r w:rsidR="00123197">
              <w:rPr>
                <w:rFonts w:eastAsia="Times New Roman" w:cs="Times New Roman"/>
                <w:bCs/>
                <w:color w:val="000000"/>
              </w:rPr>
              <w:t xml:space="preserve"> </w:t>
            </w:r>
            <w:r w:rsidR="00927DC9">
              <w:rPr>
                <w:rFonts w:eastAsia="Times New Roman" w:cs="Times New Roman"/>
                <w:bCs/>
                <w:color w:val="000000"/>
              </w:rPr>
              <w:t>untuk mengembangkan fitur integrasi dengan platform lain, sehingga memastikan bahwa setiap pembaruan juga meningkatkan fungsionalitas dan kegunaan sistem. (W3, O3)</w:t>
            </w:r>
          </w:p>
        </w:tc>
      </w:tr>
      <w:tr w:rsidR="00AD798F" w:rsidRPr="00AC0431" w14:paraId="0EB556A5" w14:textId="77777777" w:rsidTr="00AD798F">
        <w:trPr>
          <w:trHeight w:val="3819"/>
        </w:trPr>
        <w:tc>
          <w:tcPr>
            <w:tcW w:w="2956" w:type="dxa"/>
          </w:tcPr>
          <w:p w14:paraId="6A89268A"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i/>
                <w:iCs/>
                <w:color w:val="000000"/>
                <w:sz w:val="24"/>
              </w:rPr>
            </w:pPr>
          </w:p>
        </w:tc>
        <w:tc>
          <w:tcPr>
            <w:tcW w:w="3840" w:type="dxa"/>
          </w:tcPr>
          <w:p w14:paraId="2A9873F2"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c>
          <w:tcPr>
            <w:tcW w:w="3847" w:type="dxa"/>
          </w:tcPr>
          <w:p w14:paraId="35A4CF66"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color w:val="000000"/>
                <w:sz w:val="24"/>
              </w:rPr>
            </w:pPr>
          </w:p>
        </w:tc>
      </w:tr>
      <w:tr w:rsidR="00AD798F" w:rsidRPr="00AC0431" w14:paraId="1AF342FC" w14:textId="77777777" w:rsidTr="00AD798F">
        <w:trPr>
          <w:trHeight w:val="3819"/>
        </w:trPr>
        <w:tc>
          <w:tcPr>
            <w:tcW w:w="2956" w:type="dxa"/>
          </w:tcPr>
          <w:p w14:paraId="5DC9C292" w14:textId="77777777" w:rsidR="003F5B0E" w:rsidRPr="002F0486"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5" w:name="_Toc142085779"/>
            <w:r w:rsidRPr="002F0486">
              <w:rPr>
                <w:rFonts w:ascii="Times New Roman" w:eastAsia="Times New Roman" w:hAnsi="Times New Roman" w:cs="Times New Roman"/>
                <w:b/>
                <w:i/>
                <w:iCs/>
                <w:color w:val="000000"/>
                <w:sz w:val="24"/>
              </w:rPr>
              <w:t>Threats</w:t>
            </w:r>
            <w:bookmarkEnd w:id="45"/>
            <w:r>
              <w:rPr>
                <w:rFonts w:ascii="Times New Roman" w:eastAsia="Times New Roman" w:hAnsi="Times New Roman" w:cs="Times New Roman"/>
                <w:b/>
                <w:i/>
                <w:iCs/>
                <w:color w:val="000000"/>
                <w:sz w:val="24"/>
              </w:rPr>
              <w:t xml:space="preserve"> (T)</w:t>
            </w:r>
          </w:p>
          <w:p w14:paraId="54BBB41B" w14:textId="77777777" w:rsidR="001D30BE" w:rsidRPr="00E96C83" w:rsidRDefault="001D30BE">
            <w:pPr>
              <w:pStyle w:val="ListParagraph"/>
              <w:numPr>
                <w:ilvl w:val="0"/>
                <w:numId w:val="21"/>
              </w:numPr>
              <w:spacing w:line="276" w:lineRule="auto"/>
              <w:rPr>
                <w:rFonts w:cs="Times New Roman"/>
                <w:szCs w:val="24"/>
              </w:rPr>
            </w:pPr>
            <w:r>
              <w:rPr>
                <w:rFonts w:cs="Times New Roman"/>
                <w:szCs w:val="24"/>
              </w:rPr>
              <w:t xml:space="preserve">Gangguan layanan </w:t>
            </w:r>
            <w:r w:rsidRPr="00E96C83">
              <w:rPr>
                <w:rFonts w:cs="Times New Roman"/>
                <w:i/>
                <w:iCs/>
                <w:szCs w:val="24"/>
              </w:rPr>
              <w:t>website</w:t>
            </w:r>
            <w:r>
              <w:rPr>
                <w:rFonts w:cs="Times New Roman"/>
                <w:i/>
                <w:iCs/>
                <w:szCs w:val="24"/>
              </w:rPr>
              <w:t>.</w:t>
            </w:r>
          </w:p>
          <w:p w14:paraId="3FF945C0" w14:textId="77777777" w:rsidR="001D30BE" w:rsidRDefault="001D30BE">
            <w:pPr>
              <w:pStyle w:val="ListParagraph"/>
              <w:numPr>
                <w:ilvl w:val="0"/>
                <w:numId w:val="21"/>
              </w:numPr>
              <w:spacing w:line="276" w:lineRule="auto"/>
              <w:rPr>
                <w:rFonts w:cs="Times New Roman"/>
                <w:szCs w:val="24"/>
              </w:rPr>
            </w:pPr>
            <w:r>
              <w:rPr>
                <w:rFonts w:cs="Times New Roman"/>
                <w:szCs w:val="24"/>
              </w:rPr>
              <w:t>Ancaman keamanan data calon siswa jika sistem tidak diatur dengan baik.</w:t>
            </w:r>
          </w:p>
          <w:p w14:paraId="5C1DDD06" w14:textId="58F5BDB3" w:rsidR="003F5B0E" w:rsidRPr="001D30BE" w:rsidRDefault="001D30BE">
            <w:pPr>
              <w:pStyle w:val="ListParagraph"/>
              <w:numPr>
                <w:ilvl w:val="0"/>
                <w:numId w:val="21"/>
              </w:numPr>
              <w:spacing w:line="276" w:lineRule="auto"/>
              <w:rPr>
                <w:rFonts w:eastAsia="Times New Roman" w:cs="Times New Roman"/>
                <w:color w:val="000000"/>
              </w:rPr>
            </w:pPr>
            <w:r w:rsidRPr="001D30BE">
              <w:rPr>
                <w:rFonts w:cs="Times New Roman"/>
                <w:szCs w:val="24"/>
              </w:rPr>
              <w:t>Perubahan kebijakan yang dapat mempengaruhi penggunaan sistem.</w:t>
            </w:r>
          </w:p>
        </w:tc>
        <w:tc>
          <w:tcPr>
            <w:tcW w:w="3840" w:type="dxa"/>
          </w:tcPr>
          <w:p w14:paraId="00B51AD1"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6" w:name="_Toc142085784"/>
            <w:r>
              <w:rPr>
                <w:rFonts w:ascii="Times New Roman" w:eastAsia="Times New Roman" w:hAnsi="Times New Roman" w:cs="Times New Roman"/>
                <w:b/>
                <w:color w:val="000000"/>
                <w:sz w:val="24"/>
              </w:rPr>
              <w:t xml:space="preserve">Strategi S-T </w:t>
            </w:r>
            <w:r w:rsidRPr="00373AEE">
              <w:rPr>
                <w:rFonts w:ascii="Times New Roman" w:eastAsia="Times New Roman" w:hAnsi="Times New Roman" w:cs="Times New Roman"/>
                <w:b/>
                <w:bCs/>
                <w:i/>
                <w:iCs/>
                <w:color w:val="000000"/>
                <w:sz w:val="24"/>
              </w:rPr>
              <w:t>(</w:t>
            </w:r>
            <w:r>
              <w:rPr>
                <w:rFonts w:ascii="Times New Roman" w:eastAsia="Times New Roman" w:hAnsi="Times New Roman" w:cs="Times New Roman"/>
                <w:b/>
                <w:bCs/>
                <w:i/>
                <w:iCs/>
                <w:color w:val="000000"/>
                <w:sz w:val="24"/>
              </w:rPr>
              <w:t>Strengths</w:t>
            </w:r>
            <w:r w:rsidRPr="00373AEE">
              <w:rPr>
                <w:rFonts w:ascii="Times New Roman" w:eastAsia="Times New Roman" w:hAnsi="Times New Roman" w:cs="Times New Roman"/>
                <w:b/>
                <w:bCs/>
                <w:i/>
                <w:iCs/>
                <w:color w:val="000000"/>
                <w:sz w:val="24"/>
              </w:rPr>
              <w:t xml:space="preserve"> and</w:t>
            </w:r>
            <w:r>
              <w:rPr>
                <w:rFonts w:ascii="Times New Roman" w:eastAsia="Times New Roman" w:hAnsi="Times New Roman" w:cs="Times New Roman"/>
                <w:b/>
                <w:bCs/>
                <w:i/>
                <w:iCs/>
                <w:color w:val="000000"/>
                <w:sz w:val="24"/>
              </w:rPr>
              <w:t xml:space="preserve"> </w:t>
            </w:r>
            <w:r w:rsidRPr="00373AEE">
              <w:rPr>
                <w:rFonts w:ascii="Times New Roman" w:eastAsia="Times New Roman" w:hAnsi="Times New Roman" w:cs="Times New Roman"/>
                <w:b/>
                <w:bCs/>
                <w:i/>
                <w:iCs/>
                <w:color w:val="000000"/>
                <w:sz w:val="24"/>
              </w:rPr>
              <w:t>Threats)</w:t>
            </w:r>
            <w:bookmarkEnd w:id="46"/>
          </w:p>
          <w:p w14:paraId="1DA0C5FA" w14:textId="1A30607D" w:rsidR="003F5B0E" w:rsidRDefault="003021B4">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ggunakan pengelolaan data yang baik sebagai</w:t>
            </w:r>
            <w:r w:rsidR="00A72F02">
              <w:rPr>
                <w:rFonts w:eastAsia="Times New Roman" w:cs="Times New Roman"/>
                <w:bCs/>
                <w:color w:val="000000"/>
              </w:rPr>
              <w:t xml:space="preserve"> dasar untuk mengimplementasikan langkah-langkah kuat untuk melindungi keamanan data.</w:t>
            </w:r>
            <w:r w:rsidR="000828AB">
              <w:rPr>
                <w:rFonts w:eastAsia="Times New Roman" w:cs="Times New Roman"/>
                <w:bCs/>
                <w:color w:val="000000"/>
              </w:rPr>
              <w:t xml:space="preserve"> (S3, </w:t>
            </w:r>
            <w:r w:rsidR="00310F6E">
              <w:rPr>
                <w:rFonts w:eastAsia="Times New Roman" w:cs="Times New Roman"/>
                <w:bCs/>
                <w:color w:val="000000"/>
              </w:rPr>
              <w:t>T</w:t>
            </w:r>
            <w:r w:rsidR="000828AB">
              <w:rPr>
                <w:rFonts w:eastAsia="Times New Roman" w:cs="Times New Roman"/>
                <w:bCs/>
                <w:color w:val="000000"/>
              </w:rPr>
              <w:t>2)</w:t>
            </w:r>
          </w:p>
          <w:p w14:paraId="3ED270CF" w14:textId="078F8338" w:rsidR="00A72F02" w:rsidRPr="0019033B" w:rsidRDefault="00084CDE">
            <w:pPr>
              <w:pStyle w:val="ListParagraph"/>
              <w:keepNext/>
              <w:keepLines/>
              <w:numPr>
                <w:ilvl w:val="0"/>
                <w:numId w:val="24"/>
              </w:numPr>
              <w:spacing w:before="240" w:after="258" w:line="258" w:lineRule="auto"/>
              <w:outlineLvl w:val="2"/>
              <w:rPr>
                <w:rFonts w:eastAsia="Times New Roman" w:cs="Times New Roman"/>
                <w:bCs/>
                <w:color w:val="000000"/>
              </w:rPr>
            </w:pPr>
            <w:r>
              <w:rPr>
                <w:rFonts w:eastAsia="Times New Roman" w:cs="Times New Roman"/>
                <w:bCs/>
                <w:color w:val="000000"/>
              </w:rPr>
              <w:t>Menerapkan solusi pencegahan untuk mengatasi potensi gangguan layanan website seperti pemantaun secara berkala.</w:t>
            </w:r>
            <w:r w:rsidR="000828AB">
              <w:rPr>
                <w:rFonts w:eastAsia="Times New Roman" w:cs="Times New Roman"/>
                <w:bCs/>
                <w:color w:val="000000"/>
              </w:rPr>
              <w:t xml:space="preserve"> (S1, </w:t>
            </w:r>
            <w:r w:rsidR="00310F6E">
              <w:rPr>
                <w:rFonts w:eastAsia="Times New Roman" w:cs="Times New Roman"/>
                <w:bCs/>
                <w:color w:val="000000"/>
              </w:rPr>
              <w:t>T</w:t>
            </w:r>
            <w:r w:rsidR="000828AB">
              <w:rPr>
                <w:rFonts w:eastAsia="Times New Roman" w:cs="Times New Roman"/>
                <w:bCs/>
                <w:color w:val="000000"/>
              </w:rPr>
              <w:t>1)</w:t>
            </w:r>
          </w:p>
        </w:tc>
        <w:tc>
          <w:tcPr>
            <w:tcW w:w="3847" w:type="dxa"/>
          </w:tcPr>
          <w:p w14:paraId="2A3E8779" w14:textId="77777777" w:rsidR="003F5B0E" w:rsidRDefault="003F5B0E" w:rsidP="00C94730">
            <w:pPr>
              <w:keepNext/>
              <w:keepLines/>
              <w:spacing w:before="240" w:after="258" w:line="258" w:lineRule="auto"/>
              <w:jc w:val="center"/>
              <w:outlineLvl w:val="2"/>
              <w:rPr>
                <w:rFonts w:ascii="Times New Roman" w:eastAsia="Times New Roman" w:hAnsi="Times New Roman" w:cs="Times New Roman"/>
                <w:b/>
                <w:bCs/>
                <w:i/>
                <w:iCs/>
                <w:color w:val="000000"/>
                <w:sz w:val="24"/>
              </w:rPr>
            </w:pPr>
            <w:bookmarkStart w:id="47" w:name="_Toc142085786"/>
            <w:r>
              <w:rPr>
                <w:rFonts w:ascii="Times New Roman" w:eastAsia="Times New Roman" w:hAnsi="Times New Roman" w:cs="Times New Roman"/>
                <w:b/>
                <w:color w:val="000000"/>
                <w:sz w:val="24"/>
              </w:rPr>
              <w:t xml:space="preserve">Strategi W-T </w:t>
            </w:r>
            <w:r w:rsidRPr="004534D2">
              <w:rPr>
                <w:rFonts w:ascii="Times New Roman" w:eastAsia="Times New Roman" w:hAnsi="Times New Roman" w:cs="Times New Roman"/>
                <w:b/>
                <w:bCs/>
                <w:i/>
                <w:iCs/>
                <w:color w:val="000000"/>
                <w:sz w:val="24"/>
              </w:rPr>
              <w:t>(Weaknesses and Threats)</w:t>
            </w:r>
            <w:bookmarkEnd w:id="47"/>
          </w:p>
          <w:p w14:paraId="5009C68F" w14:textId="77777777" w:rsidR="003F5B0E" w:rsidRDefault="00020D31">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rancang solusi alternatif yang dapat meminimalkan dampak gangguan pada proses pendaftaran. (</w:t>
            </w:r>
            <w:r w:rsidR="008B6479">
              <w:rPr>
                <w:rFonts w:eastAsia="Times New Roman" w:cs="Times New Roman"/>
                <w:bCs/>
                <w:color w:val="000000"/>
              </w:rPr>
              <w:t>W1, T1</w:t>
            </w:r>
            <w:r>
              <w:rPr>
                <w:rFonts w:eastAsia="Times New Roman" w:cs="Times New Roman"/>
                <w:bCs/>
                <w:color w:val="000000"/>
              </w:rPr>
              <w:t>)</w:t>
            </w:r>
          </w:p>
          <w:p w14:paraId="3BDFFCD5" w14:textId="5FAFAB34" w:rsidR="008B6479" w:rsidRPr="00020D31" w:rsidRDefault="008F3CDA">
            <w:pPr>
              <w:pStyle w:val="ListParagraph"/>
              <w:keepNext/>
              <w:keepLines/>
              <w:numPr>
                <w:ilvl w:val="0"/>
                <w:numId w:val="25"/>
              </w:numPr>
              <w:spacing w:before="240" w:after="258" w:line="258" w:lineRule="auto"/>
              <w:outlineLvl w:val="2"/>
              <w:rPr>
                <w:rFonts w:eastAsia="Times New Roman" w:cs="Times New Roman"/>
                <w:bCs/>
                <w:color w:val="000000"/>
              </w:rPr>
            </w:pPr>
            <w:r>
              <w:rPr>
                <w:rFonts w:eastAsia="Times New Roman" w:cs="Times New Roman"/>
                <w:bCs/>
                <w:color w:val="000000"/>
              </w:rPr>
              <w:t>Menerapkan rencana pembaruan yang dapat dengan cepat menyesuaikan sistem dengan perubahan kebijakan baru, sehingga tetap relevan. (W3, T3)</w:t>
            </w:r>
          </w:p>
        </w:tc>
      </w:tr>
    </w:tbl>
    <w:bookmarkEnd w:id="40"/>
    <w:p w14:paraId="412C51D1" w14:textId="0CF897BA" w:rsidR="00F856EC" w:rsidRDefault="00F856EC" w:rsidP="00F856EC">
      <w:pPr>
        <w:spacing w:line="480" w:lineRule="auto"/>
        <w:jc w:val="both"/>
        <w:rPr>
          <w:rFonts w:ascii="Times New Roman" w:hAnsi="Times New Roman" w:cs="Times New Roman"/>
          <w:sz w:val="24"/>
          <w:szCs w:val="24"/>
        </w:rPr>
      </w:pPr>
      <w:r>
        <w:rPr>
          <w:rFonts w:ascii="Times New Roman" w:hAnsi="Times New Roman" w:cs="Times New Roman"/>
          <w:sz w:val="24"/>
          <w:szCs w:val="24"/>
        </w:rPr>
        <w:t>Sumber: [Hasil Penelitian, 2023]</w:t>
      </w:r>
    </w:p>
    <w:p w14:paraId="5C7BA8B9" w14:textId="51240ED2" w:rsidR="00F856EC" w:rsidRDefault="00DA78ED" w:rsidP="001E152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tabel di</w:t>
      </w:r>
      <w:r w:rsidR="009F7D2F">
        <w:rPr>
          <w:rFonts w:ascii="Times New Roman" w:hAnsi="Times New Roman" w:cs="Times New Roman"/>
          <w:sz w:val="24"/>
          <w:szCs w:val="24"/>
        </w:rPr>
        <w:t xml:space="preserve"> atas berisi analisis TOWS, dapat disimpulkan bahwa salah satu strategi yang dilakukan adalah membangun sistem informasi pendaftaran siswa yang dapat mempermudah proses pendaftaran </w:t>
      </w:r>
      <w:r w:rsidR="001E1528">
        <w:rPr>
          <w:rFonts w:ascii="Times New Roman" w:hAnsi="Times New Roman" w:cs="Times New Roman"/>
          <w:sz w:val="24"/>
          <w:szCs w:val="24"/>
        </w:rPr>
        <w:t>di PKBM Bina Sejahtera Karawang.</w:t>
      </w:r>
    </w:p>
    <w:p w14:paraId="416A39D9" w14:textId="77777777" w:rsidR="004732E9" w:rsidRDefault="004732E9" w:rsidP="004732E9">
      <w:pPr>
        <w:spacing w:line="480" w:lineRule="auto"/>
        <w:jc w:val="both"/>
        <w:rPr>
          <w:rFonts w:ascii="Times New Roman" w:hAnsi="Times New Roman" w:cs="Times New Roman"/>
          <w:sz w:val="24"/>
          <w:szCs w:val="24"/>
        </w:rPr>
      </w:pPr>
    </w:p>
    <w:p w14:paraId="3A341712" w14:textId="7CDD4933" w:rsidR="004732E9" w:rsidRPr="006D73FA" w:rsidRDefault="004732E9" w:rsidP="004732E9">
      <w:pPr>
        <w:pStyle w:val="Heading2"/>
      </w:pPr>
      <w:r>
        <w:lastRenderedPageBreak/>
        <w:t>4</w:t>
      </w:r>
      <w:r w:rsidRPr="006D73FA">
        <w:t>.</w:t>
      </w:r>
      <w:r>
        <w:t>3</w:t>
      </w:r>
      <w:r w:rsidRPr="006D73FA">
        <w:t xml:space="preserve"> </w:t>
      </w:r>
      <w:r>
        <w:t xml:space="preserve"> Perancangan</w:t>
      </w:r>
    </w:p>
    <w:p w14:paraId="033FFF9F" w14:textId="21317097" w:rsidR="004732E9" w:rsidRDefault="00AD6E91" w:rsidP="004732E9">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erancangan ini dimaksudkan untuk mendapatkan pemahaman tentang gambaran proses bisnis yang akan </w:t>
      </w:r>
      <w:r w:rsidR="003A661D">
        <w:rPr>
          <w:rFonts w:ascii="Times New Roman" w:hAnsi="Times New Roman" w:cs="Times New Roman"/>
          <w:sz w:val="24"/>
          <w:szCs w:val="24"/>
        </w:rPr>
        <w:t>di bangun. Berikut merupakan tahapan perancangan sistem informasi yang akan dibuat:</w:t>
      </w:r>
    </w:p>
    <w:p w14:paraId="0793A162" w14:textId="74534E86" w:rsidR="004E1AF8" w:rsidRDefault="001A5A8F">
      <w:pPr>
        <w:pStyle w:val="Heading3"/>
        <w:numPr>
          <w:ilvl w:val="2"/>
          <w:numId w:val="26"/>
        </w:numPr>
        <w:spacing w:before="240" w:beforeAutospacing="0"/>
        <w:ind w:left="709" w:hanging="709"/>
      </w:pPr>
      <w:r>
        <w:t>Proses (Usecase Diagram, Scenario/Activity Diagram, Sequence Diagram, dan Class Diagram)</w:t>
      </w:r>
    </w:p>
    <w:p w14:paraId="59EFC89D" w14:textId="035BE2F1" w:rsidR="003A661D" w:rsidRDefault="005F1C46" w:rsidP="004E1AF8">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roses yang digunakan dalam sistem pendaftaran siswa adalah sebagai berikut:</w:t>
      </w:r>
    </w:p>
    <w:p w14:paraId="4F9AD690" w14:textId="2625B35D" w:rsidR="005F1C46" w:rsidRPr="005F1C46" w:rsidRDefault="005F1C46">
      <w:pPr>
        <w:pStyle w:val="ListParagraph"/>
        <w:numPr>
          <w:ilvl w:val="0"/>
          <w:numId w:val="27"/>
        </w:numPr>
        <w:rPr>
          <w:rFonts w:cs="Times New Roman"/>
          <w:szCs w:val="24"/>
        </w:rPr>
      </w:pPr>
      <w:r>
        <w:rPr>
          <w:rFonts w:cs="Times New Roman"/>
          <w:b/>
          <w:bCs/>
          <w:i/>
          <w:iCs/>
          <w:szCs w:val="24"/>
        </w:rPr>
        <w:t>Usecase Diagram</w:t>
      </w:r>
    </w:p>
    <w:p w14:paraId="3F296D54" w14:textId="1837E17C" w:rsidR="005F1C46" w:rsidRDefault="00AB02A4" w:rsidP="005F1C46">
      <w:pPr>
        <w:pStyle w:val="ListParagraph"/>
        <w:ind w:left="1069"/>
        <w:rPr>
          <w:rFonts w:cs="Times New Roman"/>
          <w:szCs w:val="24"/>
        </w:rPr>
      </w:pPr>
      <w:r w:rsidRPr="00AB02A4">
        <w:rPr>
          <w:rFonts w:cs="Times New Roman"/>
          <w:i/>
          <w:iCs/>
          <w:szCs w:val="24"/>
        </w:rPr>
        <w:t>Usecase</w:t>
      </w:r>
      <w:r>
        <w:rPr>
          <w:rFonts w:cs="Times New Roman"/>
          <w:i/>
          <w:iCs/>
          <w:szCs w:val="24"/>
        </w:rPr>
        <w:t xml:space="preserve"> </w:t>
      </w:r>
      <w:r>
        <w:rPr>
          <w:rFonts w:cs="Times New Roman"/>
          <w:szCs w:val="24"/>
        </w:rPr>
        <w:t>yang dibuat pada pendaftaran siswa adalah sebagai berikut:</w:t>
      </w:r>
    </w:p>
    <w:p w14:paraId="1C178C1C" w14:textId="5EEE8B98" w:rsidR="00630A9D" w:rsidRPr="00E66190" w:rsidRDefault="00630A9D" w:rsidP="005F1C46">
      <w:pPr>
        <w:pStyle w:val="ListParagraph"/>
        <w:ind w:left="1069"/>
        <w:rPr>
          <w:rFonts w:cs="Times New Roman"/>
          <w:szCs w:val="24"/>
        </w:rPr>
      </w:pPr>
    </w:p>
    <w:p w14:paraId="424C87C3" w14:textId="0E47491F" w:rsidR="00AB02A4" w:rsidRPr="00AB02A4" w:rsidRDefault="00B30E3A" w:rsidP="00E96076">
      <w:pPr>
        <w:pStyle w:val="ListParagraph"/>
        <w:ind w:left="1069"/>
        <w:jc w:val="center"/>
        <w:rPr>
          <w:rFonts w:cs="Times New Roman"/>
          <w:szCs w:val="24"/>
        </w:rPr>
      </w:pPr>
      <w:r w:rsidRPr="00B30E3A">
        <w:rPr>
          <w:rFonts w:cs="Times New Roman"/>
          <w:noProof/>
          <w:szCs w:val="24"/>
        </w:rPr>
        <w:drawing>
          <wp:inline distT="0" distB="0" distL="0" distR="0" wp14:anchorId="5FCCF062" wp14:editId="3DD189C6">
            <wp:extent cx="2925928" cy="3877056"/>
            <wp:effectExtent l="0" t="0" r="8255" b="0"/>
            <wp:docPr id="2135061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061525"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33530" cy="3887130"/>
                    </a:xfrm>
                    <a:prstGeom prst="rect">
                      <a:avLst/>
                    </a:prstGeom>
                  </pic:spPr>
                </pic:pic>
              </a:graphicData>
            </a:graphic>
          </wp:inline>
        </w:drawing>
      </w:r>
    </w:p>
    <w:p w14:paraId="1EBCDAA4" w14:textId="1EC15D9C" w:rsidR="00874B7D" w:rsidRPr="00EB4404" w:rsidRDefault="00874B7D" w:rsidP="00EB4404">
      <w:pPr>
        <w:rPr>
          <w:rFonts w:ascii="Times New Roman" w:hAnsi="Times New Roman" w:cs="Times New Roman"/>
          <w:sz w:val="24"/>
          <w:szCs w:val="24"/>
        </w:rPr>
      </w:pPr>
      <w:r>
        <w:lastRenderedPageBreak/>
        <w:br w:type="page"/>
      </w:r>
    </w:p>
    <w:p w14:paraId="0DD7190A" w14:textId="5D29916D" w:rsidR="00AC05B3" w:rsidRPr="00F37000" w:rsidRDefault="00B135A4" w:rsidP="00F37000">
      <w:pPr>
        <w:pStyle w:val="Heading1"/>
      </w:pPr>
      <w:r w:rsidRPr="001E6F47">
        <w:lastRenderedPageBreak/>
        <w:t>DAFTAR PUSTAKA</w:t>
      </w:r>
      <w:bookmarkEnd w:id="38"/>
    </w:p>
    <w:p w14:paraId="2B327944" w14:textId="367EC002" w:rsidR="002D5CB5" w:rsidRDefault="002D5CB5" w:rsidP="00ED39B4">
      <w:pPr>
        <w:jc w:val="both"/>
      </w:pPr>
    </w:p>
    <w:p w14:paraId="60C61230" w14:textId="64E54A26" w:rsidR="00882356" w:rsidRPr="00882356" w:rsidRDefault="002D5CB5"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82356" w:rsidRPr="00882356">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29B4972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ara Anggi RS. 2021. Pengembangan Sistem Informasi Manajemen Persediaan Barang Dagang Berbasis Web menggunakan Library XSS Filtering. Seri Pros. Semin. Nas. Din. … 2019: 80–86.</w:t>
      </w:r>
    </w:p>
    <w:p w14:paraId="1017733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ggraeni EY, Irviani R. 2017. Pengantar Informasi. Yogyakarta: CV Andi Offset. 150 p.</w:t>
      </w:r>
    </w:p>
    <w:p w14:paraId="6EAC83E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nselmus Teniwut W. 2021. Strategi dan Kebijakan Bisnis Perikanan. Deepublish. 141 p.</w:t>
      </w:r>
    </w:p>
    <w:p w14:paraId="6B4C730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6EE6C6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266BB45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0CF259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Budiarto Hadiprakoso R. 2020. Rekayasa Perangkat Lunak. RBH. 408 p.</w:t>
      </w:r>
    </w:p>
    <w:p w14:paraId="486ED24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5E85907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DirgaF M, Masnur, Merlina. 2021. Aplikasi E-Learning Siswa Smk Berbasis Web. J. Sintaks Log. 1: 2775–412.</w:t>
      </w:r>
    </w:p>
    <w:p w14:paraId="4504C2B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R. 2020. Pemrograman Basis Data Menggunakan MySQL. Deepublish. 109 p.</w:t>
      </w:r>
    </w:p>
    <w:p w14:paraId="62AE758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Fitri Sari R, Utami A. 2021. REKAYASA PERANGKAT LUNAK BERORIENTASI OBJEK MENGGUNAKAN PHP. Ari Christian A, editor. Yogyakarta: Penerbit Andi. 304 p.</w:t>
      </w:r>
    </w:p>
    <w:p w14:paraId="59E01C8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bibi R, Aprilian R. 2020. Tutorial dan penjelasan aplikasi e-office berbasis web menggunakan metode RAD. Kreatif. 200 p.</w:t>
      </w:r>
    </w:p>
    <w:p w14:paraId="05B3486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49EC62D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Hutahaean J. 2015. Konsep Sistem Informasi. Sleman: Deepublish. 125 p.</w:t>
      </w:r>
    </w:p>
    <w:p w14:paraId="0C98B56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aya DS, Indahyanti U. 2023. Tourism Bus Rental Application Design in PO. Padi Mas Using the Prototype Method. Procedia Eng. Life Sci. 2.</w:t>
      </w:r>
    </w:p>
    <w:p w14:paraId="5973644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lianto Simatupang SS. 2019. 1 , 2 1,2. 3.</w:t>
      </w:r>
    </w:p>
    <w:p w14:paraId="3ADB561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Junaidi A. 2021. Evaluasi Diri untuk Pengembangan Kinerja. Penerbit NEM. 81 p.</w:t>
      </w:r>
    </w:p>
    <w:p w14:paraId="0B8320E1"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40910DC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ade Widia ID, Ratih Asriningtias S. 2021. Cara Cepat dan Praktis Mebangung Web Dengan PHP &amp; MySQL. Universitas Brawijaya Press. 280 p.</w:t>
      </w:r>
    </w:p>
    <w:p w14:paraId="17C9CA4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 xml:space="preserve">Mardiawati M, Safrizal S, Adawiyah R. 2022. Sistem Informasi Pendaftaran Siswa Baru (PSB) Berbasis Web Pada SMKN 2 Kolaka. J. Nas. Teknol. dan </w:t>
      </w:r>
      <w:r w:rsidRPr="00882356">
        <w:rPr>
          <w:rFonts w:ascii="Times New Roman" w:hAnsi="Times New Roman" w:cs="Times New Roman"/>
          <w:noProof/>
          <w:sz w:val="24"/>
          <w:szCs w:val="24"/>
        </w:rPr>
        <w:lastRenderedPageBreak/>
        <w:t>Sist. Inf. 8: 25–33.</w:t>
      </w:r>
    </w:p>
    <w:p w14:paraId="3361065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ewengkang A. 2023. Buku Ajar BASIS DATA. Pratasik S, editor. Klaten: Penerbit Lakeisha. 142 p.</w:t>
      </w:r>
    </w:p>
    <w:p w14:paraId="2C3D129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ohammad Fatkhul M. 2018. Buku Sakti Pemrograman Web. Anak Hebat Indonesia. 228 p.</w:t>
      </w:r>
    </w:p>
    <w:p w14:paraId="3DFE3225"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barok HA, Bernadisman D, Banten M. 2021. Berbasis Web Pada Toko Kelontong. 7: 24–34.</w:t>
      </w:r>
    </w:p>
    <w:p w14:paraId="5BD69DB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hammad Sopyana D. 2020. Tutorial Membuat Tampilan Menggunakan Bootstrap 4. Dzikri MS. 73 p.</w:t>
      </w:r>
    </w:p>
    <w:p w14:paraId="536E55D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Mulyani S. 2017. Metode Analisis dan Perancangan Sistem. Bandung: Abdi Sistematika. 267 p.</w:t>
      </w:r>
    </w:p>
    <w:p w14:paraId="4AE1094D"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362EBF24"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3A679EB2"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43FEB9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Putra IS, Ferdinandus F, Bayu M. 2019. Sistem Pendukung Keputusan Pemilihan Paket Pernikahan Dengan Metode Saw Berbasis Web. CAHAYAtech 8: 136.</w:t>
      </w:r>
    </w:p>
    <w:p w14:paraId="133E641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hman Prehanto D. 2020. BUKU AJAR KONSEP SISTEM INFORMASI. Dwi Nuryana IK, editor. Surabaya: SCOPINDO MEDIA PUSTAKA. 136 p.</w:t>
      </w:r>
    </w:p>
    <w:p w14:paraId="5B928478"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Rahmat I. 2018. Manajemen Sumber Daya Manusia Islam: Sejarah, Nilai Dan Benturan. J. Ilm. Syi’ar 18: 23.</w:t>
      </w:r>
    </w:p>
    <w:p w14:paraId="1EF0DFB0"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madhan RF, Mukhaiyar R. 2020. Penggunaan Database Mysql dengan Interface PhpMyAdmin sebagai Pengontrolan Smarthome Berbasis Raspberry Pi. JTEIN J. Tek. Elektro Indones. 1: 129–134.</w:t>
      </w:r>
    </w:p>
    <w:p w14:paraId="19C2329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atnawaty M. 2019. Analisis SWOT Technology Financial (FinTech) Terhadap Industri Perbankan. Cakrawala-Jurnal Hum. 19: 55–60.</w:t>
      </w:r>
    </w:p>
    <w:p w14:paraId="4A1B818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Rochman A, Tullah R, Rahman A. 2019. Sistem Informasi Data Pasien di Klinik Aulia Medika Pasarkemis. J. Sisfotek Glob. 9: 1–6.</w:t>
      </w:r>
    </w:p>
    <w:p w14:paraId="1C45EEF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41EE47E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a S.Si. A. 2019. Buku Sakti HTML, CSS, &amp; Javascript. Anak Hebat Indonesia. 268 p.</w:t>
      </w:r>
    </w:p>
    <w:p w14:paraId="6D4993FA"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ABED1F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458992D3"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rimulyo K. 2023. AGILE LIBRARIANS - Manajemen Diri dan Pengembangan Profesi untuk Organisasi. Airlangga University Press. 167 p.</w:t>
      </w:r>
    </w:p>
    <w:p w14:paraId="49D274EE"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29DCA4DB"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lastRenderedPageBreak/>
        <w:t>Supardi Y, Sulaeman. 2019. Semua Bisa Menjadi Programmer Laravel Basic. Jakarta: Elex Media Komputindo. 328 p.</w:t>
      </w:r>
    </w:p>
    <w:p w14:paraId="10AD29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pto U. 2021. Pemodelan Perangkat Lunak SMK/MAK Kelas XI. Gramedia Widiasarana Indonesia. 292 p.</w:t>
      </w:r>
    </w:p>
    <w:p w14:paraId="5E21835C"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prayogi B, Rahmanesa A. 2019. Penerapan Framework Bootstrap Dalam Sistem Informasi Pendidikan Sma Negeri 1 Pacet Cianjur Jawa Barat. Tematik 6: 23–30.</w:t>
      </w:r>
    </w:p>
    <w:p w14:paraId="46B943C7"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ryadi S. 2019. Implementasi Normalisasi Dalam Perancangan Database Relational. U-NET J. Tek. Inform. 3: 20–26.</w:t>
      </w:r>
    </w:p>
    <w:p w14:paraId="4C69FD96"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19324A9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882356">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96480A9" w14:textId="77777777" w:rsidR="00882356" w:rsidRPr="00882356" w:rsidRDefault="00882356" w:rsidP="00882356">
      <w:pPr>
        <w:widowControl w:val="0"/>
        <w:autoSpaceDE w:val="0"/>
        <w:autoSpaceDN w:val="0"/>
        <w:adjustRightInd w:val="0"/>
        <w:spacing w:before="240" w:line="360" w:lineRule="auto"/>
        <w:ind w:left="480" w:hanging="480"/>
        <w:rPr>
          <w:rFonts w:ascii="Times New Roman" w:hAnsi="Times New Roman" w:cs="Times New Roman"/>
          <w:noProof/>
          <w:sz w:val="24"/>
        </w:rPr>
      </w:pPr>
      <w:r w:rsidRPr="00882356">
        <w:rPr>
          <w:rFonts w:ascii="Times New Roman" w:hAnsi="Times New Roman" w:cs="Times New Roman"/>
          <w:noProof/>
          <w:sz w:val="24"/>
          <w:szCs w:val="24"/>
        </w:rPr>
        <w:t>Willyanto Santoso L, Romindo, Amrin Lubis M, Noe’man A, Ibrahim Yunus A, Pakarbudi A. 2023. Perancangan Sistem Informasi. Ediana D, Yanto A, editors. Global Eksekutif Teknologi. 297 p.</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65309" w14:textId="77777777" w:rsidR="001B2228" w:rsidRDefault="001B2228" w:rsidP="00B424EF">
      <w:pPr>
        <w:spacing w:after="0" w:line="240" w:lineRule="auto"/>
      </w:pPr>
      <w:r>
        <w:separator/>
      </w:r>
    </w:p>
  </w:endnote>
  <w:endnote w:type="continuationSeparator" w:id="0">
    <w:p w14:paraId="6D71D3FC" w14:textId="77777777" w:rsidR="001B2228" w:rsidRDefault="001B2228"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9A65D" w14:textId="77777777" w:rsidR="001B2228" w:rsidRDefault="001B2228" w:rsidP="00B424EF">
      <w:pPr>
        <w:spacing w:after="0" w:line="240" w:lineRule="auto"/>
      </w:pPr>
      <w:r>
        <w:separator/>
      </w:r>
    </w:p>
  </w:footnote>
  <w:footnote w:type="continuationSeparator" w:id="0">
    <w:p w14:paraId="719F24AB" w14:textId="77777777" w:rsidR="001B2228" w:rsidRDefault="001B2228"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F77867"/>
    <w:multiLevelType w:val="hybridMultilevel"/>
    <w:tmpl w:val="566ABC48"/>
    <w:lvl w:ilvl="0" w:tplc="A86CB7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B71EAF"/>
    <w:multiLevelType w:val="hybridMultilevel"/>
    <w:tmpl w:val="8A56852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DF5F7A"/>
    <w:multiLevelType w:val="hybridMultilevel"/>
    <w:tmpl w:val="B25027A0"/>
    <w:lvl w:ilvl="0" w:tplc="18EC96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20C323FD"/>
    <w:multiLevelType w:val="hybridMultilevel"/>
    <w:tmpl w:val="833ACCC2"/>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A6EA4"/>
    <w:multiLevelType w:val="hybridMultilevel"/>
    <w:tmpl w:val="8D3EF9CE"/>
    <w:lvl w:ilvl="0" w:tplc="F5101B9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C4A3DAF"/>
    <w:multiLevelType w:val="hybridMultilevel"/>
    <w:tmpl w:val="566ABC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DCA64CB"/>
    <w:multiLevelType w:val="hybridMultilevel"/>
    <w:tmpl w:val="0B3C6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1A737C"/>
    <w:multiLevelType w:val="multilevel"/>
    <w:tmpl w:val="61CC32F4"/>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1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15:restartNumberingAfterBreak="0">
    <w:nsid w:val="37271A92"/>
    <w:multiLevelType w:val="hybridMultilevel"/>
    <w:tmpl w:val="2370C1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93E484B"/>
    <w:multiLevelType w:val="hybridMultilevel"/>
    <w:tmpl w:val="6C4AF236"/>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4C7F6A36"/>
    <w:multiLevelType w:val="hybridMultilevel"/>
    <w:tmpl w:val="344A4DC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9D1343"/>
    <w:multiLevelType w:val="hybridMultilevel"/>
    <w:tmpl w:val="B25027A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443677D"/>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5F4650E0"/>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1" w15:restartNumberingAfterBreak="0">
    <w:nsid w:val="607118FD"/>
    <w:multiLevelType w:val="hybridMultilevel"/>
    <w:tmpl w:val="B63CCEBE"/>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14077F"/>
    <w:multiLevelType w:val="hybridMultilevel"/>
    <w:tmpl w:val="2370C1A0"/>
    <w:lvl w:ilvl="0" w:tplc="B9C8E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26C791D"/>
    <w:multiLevelType w:val="multilevel"/>
    <w:tmpl w:val="D95E6D12"/>
    <w:lvl w:ilvl="0">
      <w:start w:val="1"/>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4" w15:restartNumberingAfterBreak="0">
    <w:nsid w:val="78C20AB4"/>
    <w:multiLevelType w:val="multilevel"/>
    <w:tmpl w:val="C6F0A034"/>
    <w:lvl w:ilvl="0">
      <w:start w:val="4"/>
      <w:numFmt w:val="decimal"/>
      <w:lvlText w:val="%1."/>
      <w:lvlJc w:val="left"/>
      <w:pPr>
        <w:ind w:left="1444" w:hanging="877"/>
      </w:pPr>
      <w:rPr>
        <w:rFonts w:hint="default"/>
      </w:rPr>
    </w:lvl>
    <w:lvl w:ilvl="1">
      <w:start w:val="1"/>
      <w:numFmt w:val="decimal"/>
      <w:isLgl/>
      <w:lvlText w:val="%1.%2"/>
      <w:lvlJc w:val="left"/>
      <w:pPr>
        <w:ind w:left="1107" w:hanging="540"/>
      </w:pPr>
      <w:rPr>
        <w:rFonts w:hint="default"/>
      </w:rPr>
    </w:lvl>
    <w:lvl w:ilvl="2">
      <w:start w:val="1"/>
      <w:numFmt w:val="decimal"/>
      <w:isLgl/>
      <w:lvlText w:val="%1.3.%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abstractNum w:abstractNumId="25" w15:restartNumberingAfterBreak="0">
    <w:nsid w:val="7CCC6B2A"/>
    <w:multiLevelType w:val="hybridMultilevel"/>
    <w:tmpl w:val="E872FFC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416756479">
    <w:abstractNumId w:val="7"/>
  </w:num>
  <w:num w:numId="2" w16cid:durableId="752507199">
    <w:abstractNumId w:val="15"/>
  </w:num>
  <w:num w:numId="3" w16cid:durableId="1680766584">
    <w:abstractNumId w:val="23"/>
  </w:num>
  <w:num w:numId="4" w16cid:durableId="823591598">
    <w:abstractNumId w:val="11"/>
  </w:num>
  <w:num w:numId="5" w16cid:durableId="2070758804">
    <w:abstractNumId w:val="16"/>
  </w:num>
  <w:num w:numId="6" w16cid:durableId="34042871">
    <w:abstractNumId w:val="14"/>
  </w:num>
  <w:num w:numId="7" w16cid:durableId="1457213789">
    <w:abstractNumId w:val="0"/>
  </w:num>
  <w:num w:numId="8" w16cid:durableId="759834513">
    <w:abstractNumId w:val="26"/>
  </w:num>
  <w:num w:numId="9" w16cid:durableId="413629164">
    <w:abstractNumId w:val="4"/>
  </w:num>
  <w:num w:numId="10" w16cid:durableId="883636995">
    <w:abstractNumId w:val="9"/>
  </w:num>
  <w:num w:numId="11" w16cid:durableId="98768399">
    <w:abstractNumId w:val="20"/>
  </w:num>
  <w:num w:numId="12" w16cid:durableId="78790597">
    <w:abstractNumId w:val="10"/>
  </w:num>
  <w:num w:numId="13" w16cid:durableId="1461145098">
    <w:abstractNumId w:val="2"/>
  </w:num>
  <w:num w:numId="14" w16cid:durableId="1345207129">
    <w:abstractNumId w:val="25"/>
  </w:num>
  <w:num w:numId="15" w16cid:durableId="561673902">
    <w:abstractNumId w:val="1"/>
  </w:num>
  <w:num w:numId="16" w16cid:durableId="75055214">
    <w:abstractNumId w:val="3"/>
  </w:num>
  <w:num w:numId="17" w16cid:durableId="363871308">
    <w:abstractNumId w:val="22"/>
  </w:num>
  <w:num w:numId="18" w16cid:durableId="2112971904">
    <w:abstractNumId w:val="19"/>
  </w:num>
  <w:num w:numId="19" w16cid:durableId="297149949">
    <w:abstractNumId w:val="8"/>
  </w:num>
  <w:num w:numId="20" w16cid:durableId="384918087">
    <w:abstractNumId w:val="18"/>
  </w:num>
  <w:num w:numId="21" w16cid:durableId="37707291">
    <w:abstractNumId w:val="12"/>
  </w:num>
  <w:num w:numId="22" w16cid:durableId="1828595489">
    <w:abstractNumId w:val="21"/>
  </w:num>
  <w:num w:numId="23" w16cid:durableId="197544762">
    <w:abstractNumId w:val="5"/>
  </w:num>
  <w:num w:numId="24" w16cid:durableId="632056249">
    <w:abstractNumId w:val="17"/>
  </w:num>
  <w:num w:numId="25" w16cid:durableId="470445257">
    <w:abstractNumId w:val="13"/>
  </w:num>
  <w:num w:numId="26" w16cid:durableId="1605072643">
    <w:abstractNumId w:val="24"/>
  </w:num>
  <w:num w:numId="27" w16cid:durableId="1258635597">
    <w:abstractNumId w:val="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0D31"/>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6DD4"/>
    <w:rsid w:val="000472A4"/>
    <w:rsid w:val="000475C9"/>
    <w:rsid w:val="00047731"/>
    <w:rsid w:val="00047FF2"/>
    <w:rsid w:val="000505FE"/>
    <w:rsid w:val="00050B13"/>
    <w:rsid w:val="00050CFD"/>
    <w:rsid w:val="000514EA"/>
    <w:rsid w:val="00052A03"/>
    <w:rsid w:val="00052B28"/>
    <w:rsid w:val="00052F11"/>
    <w:rsid w:val="0005308F"/>
    <w:rsid w:val="00053745"/>
    <w:rsid w:val="0005476F"/>
    <w:rsid w:val="00055C16"/>
    <w:rsid w:val="00055D38"/>
    <w:rsid w:val="00055EC6"/>
    <w:rsid w:val="000567C2"/>
    <w:rsid w:val="000571D4"/>
    <w:rsid w:val="000605D4"/>
    <w:rsid w:val="00061BD0"/>
    <w:rsid w:val="00062014"/>
    <w:rsid w:val="00062248"/>
    <w:rsid w:val="00064AEB"/>
    <w:rsid w:val="00064DD0"/>
    <w:rsid w:val="000652D7"/>
    <w:rsid w:val="00066E0D"/>
    <w:rsid w:val="00071A28"/>
    <w:rsid w:val="00071D4C"/>
    <w:rsid w:val="0007332F"/>
    <w:rsid w:val="00076C6B"/>
    <w:rsid w:val="00076C6D"/>
    <w:rsid w:val="00081B74"/>
    <w:rsid w:val="000824DE"/>
    <w:rsid w:val="000828AB"/>
    <w:rsid w:val="00082E45"/>
    <w:rsid w:val="00083697"/>
    <w:rsid w:val="00084387"/>
    <w:rsid w:val="00084CDE"/>
    <w:rsid w:val="000850A4"/>
    <w:rsid w:val="000850E8"/>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3D3D"/>
    <w:rsid w:val="000C4CC5"/>
    <w:rsid w:val="000C54F3"/>
    <w:rsid w:val="000C5ABD"/>
    <w:rsid w:val="000C62E7"/>
    <w:rsid w:val="000C6C2C"/>
    <w:rsid w:val="000D0063"/>
    <w:rsid w:val="000D2201"/>
    <w:rsid w:val="000D5BC3"/>
    <w:rsid w:val="000D61AD"/>
    <w:rsid w:val="000D7A1B"/>
    <w:rsid w:val="000E0818"/>
    <w:rsid w:val="000E2E81"/>
    <w:rsid w:val="000E4D65"/>
    <w:rsid w:val="000E59F9"/>
    <w:rsid w:val="000E5B17"/>
    <w:rsid w:val="000E7A05"/>
    <w:rsid w:val="000E7C9E"/>
    <w:rsid w:val="000F08FF"/>
    <w:rsid w:val="000F0CBA"/>
    <w:rsid w:val="000F12EE"/>
    <w:rsid w:val="000F1F3F"/>
    <w:rsid w:val="000F38B2"/>
    <w:rsid w:val="000F43DA"/>
    <w:rsid w:val="000F4965"/>
    <w:rsid w:val="000F6478"/>
    <w:rsid w:val="000F679F"/>
    <w:rsid w:val="000F6BC1"/>
    <w:rsid w:val="000F7147"/>
    <w:rsid w:val="00100CE8"/>
    <w:rsid w:val="00106932"/>
    <w:rsid w:val="00106B98"/>
    <w:rsid w:val="00107E62"/>
    <w:rsid w:val="00111C7F"/>
    <w:rsid w:val="00111D3B"/>
    <w:rsid w:val="00112E23"/>
    <w:rsid w:val="00114962"/>
    <w:rsid w:val="0011550C"/>
    <w:rsid w:val="0012032C"/>
    <w:rsid w:val="00120791"/>
    <w:rsid w:val="00123197"/>
    <w:rsid w:val="001233E3"/>
    <w:rsid w:val="001247F4"/>
    <w:rsid w:val="00125DDA"/>
    <w:rsid w:val="001319B5"/>
    <w:rsid w:val="00131DD6"/>
    <w:rsid w:val="00132060"/>
    <w:rsid w:val="001322F0"/>
    <w:rsid w:val="001325F7"/>
    <w:rsid w:val="0013323D"/>
    <w:rsid w:val="00136EDD"/>
    <w:rsid w:val="00140353"/>
    <w:rsid w:val="00140FF2"/>
    <w:rsid w:val="0014137B"/>
    <w:rsid w:val="00144734"/>
    <w:rsid w:val="001460E8"/>
    <w:rsid w:val="00146A24"/>
    <w:rsid w:val="00153014"/>
    <w:rsid w:val="001544AC"/>
    <w:rsid w:val="001546DD"/>
    <w:rsid w:val="00160362"/>
    <w:rsid w:val="00160883"/>
    <w:rsid w:val="0016121C"/>
    <w:rsid w:val="001614AE"/>
    <w:rsid w:val="00161BD0"/>
    <w:rsid w:val="00161D5D"/>
    <w:rsid w:val="00162A82"/>
    <w:rsid w:val="001635CE"/>
    <w:rsid w:val="00163D2F"/>
    <w:rsid w:val="00166685"/>
    <w:rsid w:val="00167EA0"/>
    <w:rsid w:val="0017042E"/>
    <w:rsid w:val="00170E42"/>
    <w:rsid w:val="00170F10"/>
    <w:rsid w:val="00171FEA"/>
    <w:rsid w:val="001720A0"/>
    <w:rsid w:val="00172C84"/>
    <w:rsid w:val="001747BB"/>
    <w:rsid w:val="00180266"/>
    <w:rsid w:val="00180727"/>
    <w:rsid w:val="0018134F"/>
    <w:rsid w:val="00185452"/>
    <w:rsid w:val="001874CB"/>
    <w:rsid w:val="0019033B"/>
    <w:rsid w:val="00190B83"/>
    <w:rsid w:val="00191D44"/>
    <w:rsid w:val="0019207B"/>
    <w:rsid w:val="0019330E"/>
    <w:rsid w:val="0019392B"/>
    <w:rsid w:val="001941BB"/>
    <w:rsid w:val="001950D0"/>
    <w:rsid w:val="001A07B0"/>
    <w:rsid w:val="001A3AD8"/>
    <w:rsid w:val="001A3D6D"/>
    <w:rsid w:val="001A457F"/>
    <w:rsid w:val="001A46BE"/>
    <w:rsid w:val="001A5A8F"/>
    <w:rsid w:val="001B0B43"/>
    <w:rsid w:val="001B2228"/>
    <w:rsid w:val="001B6BD2"/>
    <w:rsid w:val="001B6FA8"/>
    <w:rsid w:val="001B70C6"/>
    <w:rsid w:val="001B7E5D"/>
    <w:rsid w:val="001C116E"/>
    <w:rsid w:val="001C2C7C"/>
    <w:rsid w:val="001C41B3"/>
    <w:rsid w:val="001C5134"/>
    <w:rsid w:val="001C73F4"/>
    <w:rsid w:val="001C7E0E"/>
    <w:rsid w:val="001D11AB"/>
    <w:rsid w:val="001D2707"/>
    <w:rsid w:val="001D2AEA"/>
    <w:rsid w:val="001D2FAA"/>
    <w:rsid w:val="001D30BE"/>
    <w:rsid w:val="001D4F5A"/>
    <w:rsid w:val="001D54E1"/>
    <w:rsid w:val="001D6320"/>
    <w:rsid w:val="001D7A5A"/>
    <w:rsid w:val="001D7C2E"/>
    <w:rsid w:val="001E00B4"/>
    <w:rsid w:val="001E1528"/>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0E6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35F55"/>
    <w:rsid w:val="00236413"/>
    <w:rsid w:val="00240603"/>
    <w:rsid w:val="00242198"/>
    <w:rsid w:val="002430B0"/>
    <w:rsid w:val="00247FE7"/>
    <w:rsid w:val="00250937"/>
    <w:rsid w:val="002513FC"/>
    <w:rsid w:val="0025204C"/>
    <w:rsid w:val="002526E7"/>
    <w:rsid w:val="0025490F"/>
    <w:rsid w:val="00254C29"/>
    <w:rsid w:val="00254DE1"/>
    <w:rsid w:val="00256AC3"/>
    <w:rsid w:val="00257463"/>
    <w:rsid w:val="00262B4E"/>
    <w:rsid w:val="00263522"/>
    <w:rsid w:val="00263F3A"/>
    <w:rsid w:val="00265C1F"/>
    <w:rsid w:val="002661FE"/>
    <w:rsid w:val="00267C28"/>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A6F"/>
    <w:rsid w:val="002A2F0E"/>
    <w:rsid w:val="002A315B"/>
    <w:rsid w:val="002A423B"/>
    <w:rsid w:val="002A4CD2"/>
    <w:rsid w:val="002A55F4"/>
    <w:rsid w:val="002A57AD"/>
    <w:rsid w:val="002A61A9"/>
    <w:rsid w:val="002A7CBE"/>
    <w:rsid w:val="002B01D4"/>
    <w:rsid w:val="002B34F1"/>
    <w:rsid w:val="002B3E1F"/>
    <w:rsid w:val="002B3E78"/>
    <w:rsid w:val="002B6B0F"/>
    <w:rsid w:val="002C0210"/>
    <w:rsid w:val="002C1035"/>
    <w:rsid w:val="002C16E7"/>
    <w:rsid w:val="002C16F8"/>
    <w:rsid w:val="002C1DE7"/>
    <w:rsid w:val="002C1E5B"/>
    <w:rsid w:val="002C2C51"/>
    <w:rsid w:val="002C3B6A"/>
    <w:rsid w:val="002C3E2B"/>
    <w:rsid w:val="002C4034"/>
    <w:rsid w:val="002C46F2"/>
    <w:rsid w:val="002D1B43"/>
    <w:rsid w:val="002D1F0D"/>
    <w:rsid w:val="002D5CB5"/>
    <w:rsid w:val="002D5EAD"/>
    <w:rsid w:val="002D7370"/>
    <w:rsid w:val="002D7847"/>
    <w:rsid w:val="002E0BF9"/>
    <w:rsid w:val="002E145A"/>
    <w:rsid w:val="002E2B04"/>
    <w:rsid w:val="002E3951"/>
    <w:rsid w:val="002E4E44"/>
    <w:rsid w:val="002E64E6"/>
    <w:rsid w:val="002E781F"/>
    <w:rsid w:val="002F019B"/>
    <w:rsid w:val="002F148A"/>
    <w:rsid w:val="002F167E"/>
    <w:rsid w:val="002F1EB8"/>
    <w:rsid w:val="002F424A"/>
    <w:rsid w:val="002F4F69"/>
    <w:rsid w:val="002F79BC"/>
    <w:rsid w:val="002F7D4D"/>
    <w:rsid w:val="0030140D"/>
    <w:rsid w:val="003021B4"/>
    <w:rsid w:val="00304FE4"/>
    <w:rsid w:val="00305058"/>
    <w:rsid w:val="00306AF1"/>
    <w:rsid w:val="00306BF5"/>
    <w:rsid w:val="0030785D"/>
    <w:rsid w:val="0031010C"/>
    <w:rsid w:val="00310BD5"/>
    <w:rsid w:val="00310F6E"/>
    <w:rsid w:val="00313DE7"/>
    <w:rsid w:val="00315A4A"/>
    <w:rsid w:val="00315B64"/>
    <w:rsid w:val="00316518"/>
    <w:rsid w:val="0031745F"/>
    <w:rsid w:val="0031770E"/>
    <w:rsid w:val="00317E00"/>
    <w:rsid w:val="00317E20"/>
    <w:rsid w:val="00320224"/>
    <w:rsid w:val="00320BE2"/>
    <w:rsid w:val="003211C4"/>
    <w:rsid w:val="003212FA"/>
    <w:rsid w:val="0032134E"/>
    <w:rsid w:val="003232AC"/>
    <w:rsid w:val="00323939"/>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8AD"/>
    <w:rsid w:val="00375A23"/>
    <w:rsid w:val="00377507"/>
    <w:rsid w:val="00377D60"/>
    <w:rsid w:val="00377EC5"/>
    <w:rsid w:val="00381159"/>
    <w:rsid w:val="00381EAC"/>
    <w:rsid w:val="00382773"/>
    <w:rsid w:val="00383C94"/>
    <w:rsid w:val="00384595"/>
    <w:rsid w:val="00384A39"/>
    <w:rsid w:val="00386056"/>
    <w:rsid w:val="00390514"/>
    <w:rsid w:val="003919B2"/>
    <w:rsid w:val="00391FB4"/>
    <w:rsid w:val="00396839"/>
    <w:rsid w:val="003A0314"/>
    <w:rsid w:val="003A0BC9"/>
    <w:rsid w:val="003A2654"/>
    <w:rsid w:val="003A37D7"/>
    <w:rsid w:val="003A6320"/>
    <w:rsid w:val="003A661D"/>
    <w:rsid w:val="003B0411"/>
    <w:rsid w:val="003B41E5"/>
    <w:rsid w:val="003B44A6"/>
    <w:rsid w:val="003B6A2A"/>
    <w:rsid w:val="003B7170"/>
    <w:rsid w:val="003C04F8"/>
    <w:rsid w:val="003C20C6"/>
    <w:rsid w:val="003C21DC"/>
    <w:rsid w:val="003C3D0B"/>
    <w:rsid w:val="003C4E42"/>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5231"/>
    <w:rsid w:val="003F5B0E"/>
    <w:rsid w:val="003F6ABA"/>
    <w:rsid w:val="003F6B8B"/>
    <w:rsid w:val="003F76FD"/>
    <w:rsid w:val="003F7B75"/>
    <w:rsid w:val="00400C58"/>
    <w:rsid w:val="00400E9F"/>
    <w:rsid w:val="004017E6"/>
    <w:rsid w:val="0040204C"/>
    <w:rsid w:val="004043B1"/>
    <w:rsid w:val="0040550B"/>
    <w:rsid w:val="00406640"/>
    <w:rsid w:val="00407704"/>
    <w:rsid w:val="004078D9"/>
    <w:rsid w:val="0041008D"/>
    <w:rsid w:val="0041074F"/>
    <w:rsid w:val="004129D0"/>
    <w:rsid w:val="00413D6B"/>
    <w:rsid w:val="00415AB5"/>
    <w:rsid w:val="004168EF"/>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45D7B"/>
    <w:rsid w:val="0045034E"/>
    <w:rsid w:val="00451785"/>
    <w:rsid w:val="004519A2"/>
    <w:rsid w:val="00452D9D"/>
    <w:rsid w:val="00452D9F"/>
    <w:rsid w:val="0045406A"/>
    <w:rsid w:val="004548EB"/>
    <w:rsid w:val="00455946"/>
    <w:rsid w:val="00455994"/>
    <w:rsid w:val="0045692A"/>
    <w:rsid w:val="0045711D"/>
    <w:rsid w:val="00461402"/>
    <w:rsid w:val="00461AAC"/>
    <w:rsid w:val="004661AA"/>
    <w:rsid w:val="004664B7"/>
    <w:rsid w:val="00466E1A"/>
    <w:rsid w:val="00470A23"/>
    <w:rsid w:val="004732E9"/>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2CB"/>
    <w:rsid w:val="0049742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C7F65"/>
    <w:rsid w:val="004D007E"/>
    <w:rsid w:val="004D00A6"/>
    <w:rsid w:val="004D0483"/>
    <w:rsid w:val="004D19F8"/>
    <w:rsid w:val="004D241D"/>
    <w:rsid w:val="004D4BCD"/>
    <w:rsid w:val="004D5F6B"/>
    <w:rsid w:val="004D7287"/>
    <w:rsid w:val="004D7CAA"/>
    <w:rsid w:val="004E0853"/>
    <w:rsid w:val="004E1AF8"/>
    <w:rsid w:val="004E2A88"/>
    <w:rsid w:val="004E311E"/>
    <w:rsid w:val="004E4835"/>
    <w:rsid w:val="004E5296"/>
    <w:rsid w:val="004E5C03"/>
    <w:rsid w:val="004E5DEC"/>
    <w:rsid w:val="004E671A"/>
    <w:rsid w:val="004E7395"/>
    <w:rsid w:val="004E7EBB"/>
    <w:rsid w:val="004F0873"/>
    <w:rsid w:val="004F128E"/>
    <w:rsid w:val="004F1520"/>
    <w:rsid w:val="004F1F6A"/>
    <w:rsid w:val="004F2441"/>
    <w:rsid w:val="004F26F0"/>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2191"/>
    <w:rsid w:val="00513777"/>
    <w:rsid w:val="005137A6"/>
    <w:rsid w:val="00514BB6"/>
    <w:rsid w:val="00514C8A"/>
    <w:rsid w:val="0051529A"/>
    <w:rsid w:val="00517002"/>
    <w:rsid w:val="0051723C"/>
    <w:rsid w:val="0051760A"/>
    <w:rsid w:val="0052240F"/>
    <w:rsid w:val="005231E6"/>
    <w:rsid w:val="00523D37"/>
    <w:rsid w:val="0052584F"/>
    <w:rsid w:val="00527509"/>
    <w:rsid w:val="005277F3"/>
    <w:rsid w:val="00537214"/>
    <w:rsid w:val="00540438"/>
    <w:rsid w:val="00540C80"/>
    <w:rsid w:val="00541895"/>
    <w:rsid w:val="00542195"/>
    <w:rsid w:val="00543B27"/>
    <w:rsid w:val="0054440F"/>
    <w:rsid w:val="00544EBE"/>
    <w:rsid w:val="005451DF"/>
    <w:rsid w:val="0054583A"/>
    <w:rsid w:val="005532A9"/>
    <w:rsid w:val="005604A1"/>
    <w:rsid w:val="00560CF6"/>
    <w:rsid w:val="00562A91"/>
    <w:rsid w:val="0056301E"/>
    <w:rsid w:val="00563E37"/>
    <w:rsid w:val="00564075"/>
    <w:rsid w:val="0056509F"/>
    <w:rsid w:val="00566BEA"/>
    <w:rsid w:val="00567A26"/>
    <w:rsid w:val="005704DE"/>
    <w:rsid w:val="005708E8"/>
    <w:rsid w:val="00570CB4"/>
    <w:rsid w:val="005717C1"/>
    <w:rsid w:val="00571B35"/>
    <w:rsid w:val="00574049"/>
    <w:rsid w:val="0057571A"/>
    <w:rsid w:val="00575A9D"/>
    <w:rsid w:val="0058213A"/>
    <w:rsid w:val="00583C93"/>
    <w:rsid w:val="00584893"/>
    <w:rsid w:val="00585647"/>
    <w:rsid w:val="00585874"/>
    <w:rsid w:val="00585E34"/>
    <w:rsid w:val="00586465"/>
    <w:rsid w:val="00587763"/>
    <w:rsid w:val="00590505"/>
    <w:rsid w:val="0059196A"/>
    <w:rsid w:val="00591A95"/>
    <w:rsid w:val="00591CE7"/>
    <w:rsid w:val="00595A7A"/>
    <w:rsid w:val="00595F9F"/>
    <w:rsid w:val="00596D88"/>
    <w:rsid w:val="005A1328"/>
    <w:rsid w:val="005A1C51"/>
    <w:rsid w:val="005A1E78"/>
    <w:rsid w:val="005A1F6B"/>
    <w:rsid w:val="005A3994"/>
    <w:rsid w:val="005A4257"/>
    <w:rsid w:val="005A4741"/>
    <w:rsid w:val="005A4EC8"/>
    <w:rsid w:val="005A6CE7"/>
    <w:rsid w:val="005B0074"/>
    <w:rsid w:val="005B0229"/>
    <w:rsid w:val="005B168D"/>
    <w:rsid w:val="005B1AF6"/>
    <w:rsid w:val="005B1C15"/>
    <w:rsid w:val="005B1CB9"/>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228A"/>
    <w:rsid w:val="005E5162"/>
    <w:rsid w:val="005E692A"/>
    <w:rsid w:val="005F1C46"/>
    <w:rsid w:val="005F2FCC"/>
    <w:rsid w:val="005F4B90"/>
    <w:rsid w:val="005F56A5"/>
    <w:rsid w:val="005F5A29"/>
    <w:rsid w:val="005F647B"/>
    <w:rsid w:val="0060025D"/>
    <w:rsid w:val="00600947"/>
    <w:rsid w:val="0060147B"/>
    <w:rsid w:val="00602F15"/>
    <w:rsid w:val="00603AA2"/>
    <w:rsid w:val="00604021"/>
    <w:rsid w:val="0060753A"/>
    <w:rsid w:val="00612C21"/>
    <w:rsid w:val="006149C7"/>
    <w:rsid w:val="00615C88"/>
    <w:rsid w:val="00617026"/>
    <w:rsid w:val="0061738E"/>
    <w:rsid w:val="00621072"/>
    <w:rsid w:val="0062134B"/>
    <w:rsid w:val="006226CB"/>
    <w:rsid w:val="006234B8"/>
    <w:rsid w:val="00625F82"/>
    <w:rsid w:val="00627AAF"/>
    <w:rsid w:val="00630A9D"/>
    <w:rsid w:val="0063196B"/>
    <w:rsid w:val="00634963"/>
    <w:rsid w:val="00635F16"/>
    <w:rsid w:val="0063614E"/>
    <w:rsid w:val="00637752"/>
    <w:rsid w:val="00637CE2"/>
    <w:rsid w:val="00641921"/>
    <w:rsid w:val="00641A9E"/>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3F8"/>
    <w:rsid w:val="00663989"/>
    <w:rsid w:val="00664A43"/>
    <w:rsid w:val="006655E4"/>
    <w:rsid w:val="0066647F"/>
    <w:rsid w:val="00666EF6"/>
    <w:rsid w:val="006703D2"/>
    <w:rsid w:val="00671D9B"/>
    <w:rsid w:val="006721A0"/>
    <w:rsid w:val="00673586"/>
    <w:rsid w:val="00674EEC"/>
    <w:rsid w:val="00675793"/>
    <w:rsid w:val="006759F0"/>
    <w:rsid w:val="00675A54"/>
    <w:rsid w:val="00676152"/>
    <w:rsid w:val="00677996"/>
    <w:rsid w:val="00677A72"/>
    <w:rsid w:val="006819BB"/>
    <w:rsid w:val="0068313A"/>
    <w:rsid w:val="0068384E"/>
    <w:rsid w:val="0068431E"/>
    <w:rsid w:val="00684E10"/>
    <w:rsid w:val="006859E5"/>
    <w:rsid w:val="00686C03"/>
    <w:rsid w:val="006908F1"/>
    <w:rsid w:val="0069139E"/>
    <w:rsid w:val="00691D7A"/>
    <w:rsid w:val="0069233D"/>
    <w:rsid w:val="006929A7"/>
    <w:rsid w:val="00692E2B"/>
    <w:rsid w:val="00693057"/>
    <w:rsid w:val="00694D3C"/>
    <w:rsid w:val="00695246"/>
    <w:rsid w:val="00696BA8"/>
    <w:rsid w:val="006A058E"/>
    <w:rsid w:val="006A4F15"/>
    <w:rsid w:val="006A655F"/>
    <w:rsid w:val="006A6F7E"/>
    <w:rsid w:val="006A7096"/>
    <w:rsid w:val="006A731E"/>
    <w:rsid w:val="006B1283"/>
    <w:rsid w:val="006B1669"/>
    <w:rsid w:val="006B177C"/>
    <w:rsid w:val="006B1ED9"/>
    <w:rsid w:val="006B34EA"/>
    <w:rsid w:val="006B4CAB"/>
    <w:rsid w:val="006C1979"/>
    <w:rsid w:val="006C3536"/>
    <w:rsid w:val="006C3DC5"/>
    <w:rsid w:val="006C65CC"/>
    <w:rsid w:val="006C6A31"/>
    <w:rsid w:val="006C7D61"/>
    <w:rsid w:val="006D026A"/>
    <w:rsid w:val="006D0685"/>
    <w:rsid w:val="006D1276"/>
    <w:rsid w:val="006D2457"/>
    <w:rsid w:val="006D2DBE"/>
    <w:rsid w:val="006D2EC9"/>
    <w:rsid w:val="006D3324"/>
    <w:rsid w:val="006D3516"/>
    <w:rsid w:val="006D38DB"/>
    <w:rsid w:val="006D3C86"/>
    <w:rsid w:val="006D6F91"/>
    <w:rsid w:val="006E075C"/>
    <w:rsid w:val="006E0A03"/>
    <w:rsid w:val="006E23FC"/>
    <w:rsid w:val="006E2D96"/>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077A"/>
    <w:rsid w:val="00741C4C"/>
    <w:rsid w:val="0074250C"/>
    <w:rsid w:val="00743D5D"/>
    <w:rsid w:val="00744A15"/>
    <w:rsid w:val="007475A5"/>
    <w:rsid w:val="00750CC0"/>
    <w:rsid w:val="00751C0A"/>
    <w:rsid w:val="00751EE5"/>
    <w:rsid w:val="007527B8"/>
    <w:rsid w:val="00752F68"/>
    <w:rsid w:val="00753F77"/>
    <w:rsid w:val="007543AD"/>
    <w:rsid w:val="00756B52"/>
    <w:rsid w:val="007577DA"/>
    <w:rsid w:val="0076194F"/>
    <w:rsid w:val="00761A2A"/>
    <w:rsid w:val="0076271C"/>
    <w:rsid w:val="0076397A"/>
    <w:rsid w:val="0077026D"/>
    <w:rsid w:val="00770742"/>
    <w:rsid w:val="007718B7"/>
    <w:rsid w:val="00771BC7"/>
    <w:rsid w:val="00773367"/>
    <w:rsid w:val="0077451E"/>
    <w:rsid w:val="00777FC5"/>
    <w:rsid w:val="0078150B"/>
    <w:rsid w:val="00781C82"/>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0A28"/>
    <w:rsid w:val="007B105A"/>
    <w:rsid w:val="007B1EC9"/>
    <w:rsid w:val="007B214F"/>
    <w:rsid w:val="007B2DFE"/>
    <w:rsid w:val="007B3A1D"/>
    <w:rsid w:val="007B4768"/>
    <w:rsid w:val="007B5F38"/>
    <w:rsid w:val="007B715F"/>
    <w:rsid w:val="007C0229"/>
    <w:rsid w:val="007C2E01"/>
    <w:rsid w:val="007C59A3"/>
    <w:rsid w:val="007C66EB"/>
    <w:rsid w:val="007C7CD2"/>
    <w:rsid w:val="007D0B33"/>
    <w:rsid w:val="007D1B8E"/>
    <w:rsid w:val="007D1F88"/>
    <w:rsid w:val="007D418E"/>
    <w:rsid w:val="007D4253"/>
    <w:rsid w:val="007D4864"/>
    <w:rsid w:val="007D4E44"/>
    <w:rsid w:val="007D61D8"/>
    <w:rsid w:val="007D6524"/>
    <w:rsid w:val="007E034B"/>
    <w:rsid w:val="007E03F3"/>
    <w:rsid w:val="007E1CA1"/>
    <w:rsid w:val="007E1DED"/>
    <w:rsid w:val="007E1FE3"/>
    <w:rsid w:val="007E291C"/>
    <w:rsid w:val="007E3CD7"/>
    <w:rsid w:val="007E5496"/>
    <w:rsid w:val="007E612F"/>
    <w:rsid w:val="007F2772"/>
    <w:rsid w:val="007F2AB1"/>
    <w:rsid w:val="007F39E4"/>
    <w:rsid w:val="007F4985"/>
    <w:rsid w:val="007F67C2"/>
    <w:rsid w:val="008012FE"/>
    <w:rsid w:val="008015F4"/>
    <w:rsid w:val="00801CD4"/>
    <w:rsid w:val="00804F08"/>
    <w:rsid w:val="00805782"/>
    <w:rsid w:val="00805D4C"/>
    <w:rsid w:val="00805DF7"/>
    <w:rsid w:val="00806214"/>
    <w:rsid w:val="00806DAA"/>
    <w:rsid w:val="008106D9"/>
    <w:rsid w:val="008117A9"/>
    <w:rsid w:val="0081304B"/>
    <w:rsid w:val="00814423"/>
    <w:rsid w:val="0081465C"/>
    <w:rsid w:val="00814A70"/>
    <w:rsid w:val="008178F4"/>
    <w:rsid w:val="008221F8"/>
    <w:rsid w:val="00825B8D"/>
    <w:rsid w:val="00831F45"/>
    <w:rsid w:val="008328BC"/>
    <w:rsid w:val="00832D94"/>
    <w:rsid w:val="00832E75"/>
    <w:rsid w:val="00835B32"/>
    <w:rsid w:val="008374E6"/>
    <w:rsid w:val="008377E1"/>
    <w:rsid w:val="00841672"/>
    <w:rsid w:val="0084421C"/>
    <w:rsid w:val="008449ED"/>
    <w:rsid w:val="00844C29"/>
    <w:rsid w:val="008450B7"/>
    <w:rsid w:val="0084518B"/>
    <w:rsid w:val="008459CA"/>
    <w:rsid w:val="00846878"/>
    <w:rsid w:val="00847284"/>
    <w:rsid w:val="00847EC6"/>
    <w:rsid w:val="008532A2"/>
    <w:rsid w:val="00853517"/>
    <w:rsid w:val="008566BA"/>
    <w:rsid w:val="00857B83"/>
    <w:rsid w:val="008602F6"/>
    <w:rsid w:val="008619EB"/>
    <w:rsid w:val="00862551"/>
    <w:rsid w:val="00862DA9"/>
    <w:rsid w:val="00863A5F"/>
    <w:rsid w:val="008678AB"/>
    <w:rsid w:val="00871145"/>
    <w:rsid w:val="00871453"/>
    <w:rsid w:val="00871633"/>
    <w:rsid w:val="008722C7"/>
    <w:rsid w:val="00872379"/>
    <w:rsid w:val="008736B6"/>
    <w:rsid w:val="00874B7D"/>
    <w:rsid w:val="00874D2E"/>
    <w:rsid w:val="00875DD6"/>
    <w:rsid w:val="008778C0"/>
    <w:rsid w:val="00882356"/>
    <w:rsid w:val="00882D9B"/>
    <w:rsid w:val="00883557"/>
    <w:rsid w:val="008849E2"/>
    <w:rsid w:val="00891C44"/>
    <w:rsid w:val="00892091"/>
    <w:rsid w:val="0089309B"/>
    <w:rsid w:val="008966B1"/>
    <w:rsid w:val="0089707B"/>
    <w:rsid w:val="00897CA0"/>
    <w:rsid w:val="008A0418"/>
    <w:rsid w:val="008A0E91"/>
    <w:rsid w:val="008A172F"/>
    <w:rsid w:val="008A1829"/>
    <w:rsid w:val="008A3C97"/>
    <w:rsid w:val="008A50C4"/>
    <w:rsid w:val="008A59CC"/>
    <w:rsid w:val="008A74A7"/>
    <w:rsid w:val="008B0FDD"/>
    <w:rsid w:val="008B21DE"/>
    <w:rsid w:val="008B3945"/>
    <w:rsid w:val="008B3B8C"/>
    <w:rsid w:val="008B3DB4"/>
    <w:rsid w:val="008B4370"/>
    <w:rsid w:val="008B639A"/>
    <w:rsid w:val="008B6479"/>
    <w:rsid w:val="008B78D4"/>
    <w:rsid w:val="008C0249"/>
    <w:rsid w:val="008C056A"/>
    <w:rsid w:val="008C0B59"/>
    <w:rsid w:val="008C207A"/>
    <w:rsid w:val="008C4DA1"/>
    <w:rsid w:val="008C6608"/>
    <w:rsid w:val="008C7E03"/>
    <w:rsid w:val="008D06F9"/>
    <w:rsid w:val="008D1668"/>
    <w:rsid w:val="008D2A32"/>
    <w:rsid w:val="008D4444"/>
    <w:rsid w:val="008D46E1"/>
    <w:rsid w:val="008D7A7B"/>
    <w:rsid w:val="008E253B"/>
    <w:rsid w:val="008E69EF"/>
    <w:rsid w:val="008E7006"/>
    <w:rsid w:val="008E7D1E"/>
    <w:rsid w:val="008F2688"/>
    <w:rsid w:val="008F3CB6"/>
    <w:rsid w:val="008F3CDA"/>
    <w:rsid w:val="008F4D85"/>
    <w:rsid w:val="008F5B55"/>
    <w:rsid w:val="008F5DDE"/>
    <w:rsid w:val="00901109"/>
    <w:rsid w:val="00902979"/>
    <w:rsid w:val="00902FE1"/>
    <w:rsid w:val="0090336C"/>
    <w:rsid w:val="00904A33"/>
    <w:rsid w:val="0090567F"/>
    <w:rsid w:val="0091392A"/>
    <w:rsid w:val="00914F88"/>
    <w:rsid w:val="00920993"/>
    <w:rsid w:val="00920B39"/>
    <w:rsid w:val="00921BE8"/>
    <w:rsid w:val="0092219B"/>
    <w:rsid w:val="009225C1"/>
    <w:rsid w:val="00923768"/>
    <w:rsid w:val="00925008"/>
    <w:rsid w:val="00925B91"/>
    <w:rsid w:val="0092722B"/>
    <w:rsid w:val="009278E3"/>
    <w:rsid w:val="00927A26"/>
    <w:rsid w:val="00927DC9"/>
    <w:rsid w:val="009317EC"/>
    <w:rsid w:val="00931D19"/>
    <w:rsid w:val="00933E26"/>
    <w:rsid w:val="00934173"/>
    <w:rsid w:val="00936658"/>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6E21"/>
    <w:rsid w:val="00987913"/>
    <w:rsid w:val="00991F59"/>
    <w:rsid w:val="00992148"/>
    <w:rsid w:val="00992396"/>
    <w:rsid w:val="00992FB1"/>
    <w:rsid w:val="009938D3"/>
    <w:rsid w:val="00996371"/>
    <w:rsid w:val="009A0A72"/>
    <w:rsid w:val="009A1D74"/>
    <w:rsid w:val="009A43B8"/>
    <w:rsid w:val="009A58D3"/>
    <w:rsid w:val="009A5A76"/>
    <w:rsid w:val="009A6B56"/>
    <w:rsid w:val="009B18BC"/>
    <w:rsid w:val="009B19D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084A"/>
    <w:rsid w:val="009D12A5"/>
    <w:rsid w:val="009D36CC"/>
    <w:rsid w:val="009D384E"/>
    <w:rsid w:val="009D3E32"/>
    <w:rsid w:val="009D6EBF"/>
    <w:rsid w:val="009D6F10"/>
    <w:rsid w:val="009E1107"/>
    <w:rsid w:val="009E4EC1"/>
    <w:rsid w:val="009E503B"/>
    <w:rsid w:val="009F15B7"/>
    <w:rsid w:val="009F1AA2"/>
    <w:rsid w:val="009F2CC2"/>
    <w:rsid w:val="009F31DE"/>
    <w:rsid w:val="009F3D18"/>
    <w:rsid w:val="009F4EF9"/>
    <w:rsid w:val="009F5E51"/>
    <w:rsid w:val="009F7B57"/>
    <w:rsid w:val="009F7D2F"/>
    <w:rsid w:val="00A00189"/>
    <w:rsid w:val="00A013B2"/>
    <w:rsid w:val="00A01DB9"/>
    <w:rsid w:val="00A02BF8"/>
    <w:rsid w:val="00A0322F"/>
    <w:rsid w:val="00A0362F"/>
    <w:rsid w:val="00A03CFA"/>
    <w:rsid w:val="00A046B4"/>
    <w:rsid w:val="00A05567"/>
    <w:rsid w:val="00A11AD7"/>
    <w:rsid w:val="00A12371"/>
    <w:rsid w:val="00A133DB"/>
    <w:rsid w:val="00A16D75"/>
    <w:rsid w:val="00A17A4E"/>
    <w:rsid w:val="00A2267E"/>
    <w:rsid w:val="00A22A33"/>
    <w:rsid w:val="00A23092"/>
    <w:rsid w:val="00A230C6"/>
    <w:rsid w:val="00A234DD"/>
    <w:rsid w:val="00A23598"/>
    <w:rsid w:val="00A23A4D"/>
    <w:rsid w:val="00A30F55"/>
    <w:rsid w:val="00A31BC9"/>
    <w:rsid w:val="00A31FD8"/>
    <w:rsid w:val="00A34C66"/>
    <w:rsid w:val="00A3578F"/>
    <w:rsid w:val="00A37709"/>
    <w:rsid w:val="00A4354B"/>
    <w:rsid w:val="00A43814"/>
    <w:rsid w:val="00A43B5E"/>
    <w:rsid w:val="00A44B20"/>
    <w:rsid w:val="00A4530E"/>
    <w:rsid w:val="00A53314"/>
    <w:rsid w:val="00A54EF6"/>
    <w:rsid w:val="00A5761C"/>
    <w:rsid w:val="00A60992"/>
    <w:rsid w:val="00A6117A"/>
    <w:rsid w:val="00A62AFD"/>
    <w:rsid w:val="00A632C1"/>
    <w:rsid w:val="00A64432"/>
    <w:rsid w:val="00A651EA"/>
    <w:rsid w:val="00A656E1"/>
    <w:rsid w:val="00A66AD9"/>
    <w:rsid w:val="00A7012D"/>
    <w:rsid w:val="00A71978"/>
    <w:rsid w:val="00A71B4F"/>
    <w:rsid w:val="00A71DD0"/>
    <w:rsid w:val="00A729AA"/>
    <w:rsid w:val="00A72F02"/>
    <w:rsid w:val="00A73EF9"/>
    <w:rsid w:val="00A7497B"/>
    <w:rsid w:val="00A75658"/>
    <w:rsid w:val="00A76539"/>
    <w:rsid w:val="00A77BDB"/>
    <w:rsid w:val="00A77E56"/>
    <w:rsid w:val="00A8114B"/>
    <w:rsid w:val="00A82B07"/>
    <w:rsid w:val="00A830DC"/>
    <w:rsid w:val="00A8372B"/>
    <w:rsid w:val="00A85826"/>
    <w:rsid w:val="00A86936"/>
    <w:rsid w:val="00A9056D"/>
    <w:rsid w:val="00A9501A"/>
    <w:rsid w:val="00A95DEF"/>
    <w:rsid w:val="00A96756"/>
    <w:rsid w:val="00A9684B"/>
    <w:rsid w:val="00A97505"/>
    <w:rsid w:val="00AA0B6C"/>
    <w:rsid w:val="00AA2586"/>
    <w:rsid w:val="00AA3C46"/>
    <w:rsid w:val="00AA5B18"/>
    <w:rsid w:val="00AA6A1C"/>
    <w:rsid w:val="00AB0218"/>
    <w:rsid w:val="00AB02A4"/>
    <w:rsid w:val="00AB0D68"/>
    <w:rsid w:val="00AB1428"/>
    <w:rsid w:val="00AB1ED7"/>
    <w:rsid w:val="00AB2565"/>
    <w:rsid w:val="00AB30EB"/>
    <w:rsid w:val="00AB446D"/>
    <w:rsid w:val="00AB793D"/>
    <w:rsid w:val="00AB7D9A"/>
    <w:rsid w:val="00AC05B3"/>
    <w:rsid w:val="00AC2CB8"/>
    <w:rsid w:val="00AC4CDA"/>
    <w:rsid w:val="00AC518F"/>
    <w:rsid w:val="00AC5E21"/>
    <w:rsid w:val="00AD0791"/>
    <w:rsid w:val="00AD1303"/>
    <w:rsid w:val="00AD18AE"/>
    <w:rsid w:val="00AD1ADD"/>
    <w:rsid w:val="00AD1B30"/>
    <w:rsid w:val="00AD1B67"/>
    <w:rsid w:val="00AD3D7D"/>
    <w:rsid w:val="00AD6E91"/>
    <w:rsid w:val="00AD798F"/>
    <w:rsid w:val="00AE0310"/>
    <w:rsid w:val="00AE2680"/>
    <w:rsid w:val="00AE2FED"/>
    <w:rsid w:val="00AE3DA8"/>
    <w:rsid w:val="00AE7698"/>
    <w:rsid w:val="00AF3C6E"/>
    <w:rsid w:val="00AF4190"/>
    <w:rsid w:val="00AF6B01"/>
    <w:rsid w:val="00AF6FB6"/>
    <w:rsid w:val="00AF7355"/>
    <w:rsid w:val="00B01CE7"/>
    <w:rsid w:val="00B041E3"/>
    <w:rsid w:val="00B04F4E"/>
    <w:rsid w:val="00B05EE4"/>
    <w:rsid w:val="00B069B6"/>
    <w:rsid w:val="00B06D29"/>
    <w:rsid w:val="00B06FCF"/>
    <w:rsid w:val="00B07DDD"/>
    <w:rsid w:val="00B102AA"/>
    <w:rsid w:val="00B107EF"/>
    <w:rsid w:val="00B12740"/>
    <w:rsid w:val="00B12EFA"/>
    <w:rsid w:val="00B135A4"/>
    <w:rsid w:val="00B13846"/>
    <w:rsid w:val="00B149DB"/>
    <w:rsid w:val="00B2169B"/>
    <w:rsid w:val="00B22DCA"/>
    <w:rsid w:val="00B232C6"/>
    <w:rsid w:val="00B23DC0"/>
    <w:rsid w:val="00B2733B"/>
    <w:rsid w:val="00B27974"/>
    <w:rsid w:val="00B30E3A"/>
    <w:rsid w:val="00B31882"/>
    <w:rsid w:val="00B31E6D"/>
    <w:rsid w:val="00B33D1C"/>
    <w:rsid w:val="00B35768"/>
    <w:rsid w:val="00B3677C"/>
    <w:rsid w:val="00B37D78"/>
    <w:rsid w:val="00B40194"/>
    <w:rsid w:val="00B4058A"/>
    <w:rsid w:val="00B40EDD"/>
    <w:rsid w:val="00B41602"/>
    <w:rsid w:val="00B424EF"/>
    <w:rsid w:val="00B4299A"/>
    <w:rsid w:val="00B42EA1"/>
    <w:rsid w:val="00B43D13"/>
    <w:rsid w:val="00B44A6C"/>
    <w:rsid w:val="00B452FC"/>
    <w:rsid w:val="00B50A09"/>
    <w:rsid w:val="00B529A2"/>
    <w:rsid w:val="00B53365"/>
    <w:rsid w:val="00B535F1"/>
    <w:rsid w:val="00B54BFE"/>
    <w:rsid w:val="00B54EF6"/>
    <w:rsid w:val="00B5763A"/>
    <w:rsid w:val="00B60365"/>
    <w:rsid w:val="00B60615"/>
    <w:rsid w:val="00B61925"/>
    <w:rsid w:val="00B62D77"/>
    <w:rsid w:val="00B658AF"/>
    <w:rsid w:val="00B6592D"/>
    <w:rsid w:val="00B66455"/>
    <w:rsid w:val="00B66AA9"/>
    <w:rsid w:val="00B70502"/>
    <w:rsid w:val="00B70745"/>
    <w:rsid w:val="00B753AA"/>
    <w:rsid w:val="00B760EE"/>
    <w:rsid w:val="00B76CDB"/>
    <w:rsid w:val="00B77E83"/>
    <w:rsid w:val="00B81BC5"/>
    <w:rsid w:val="00B8458C"/>
    <w:rsid w:val="00B86F97"/>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6041"/>
    <w:rsid w:val="00BB7A16"/>
    <w:rsid w:val="00BC03B4"/>
    <w:rsid w:val="00BC0B0B"/>
    <w:rsid w:val="00BC2526"/>
    <w:rsid w:val="00BC378C"/>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301D"/>
    <w:rsid w:val="00BF37F8"/>
    <w:rsid w:val="00BF48E9"/>
    <w:rsid w:val="00BF5CB3"/>
    <w:rsid w:val="00BF6721"/>
    <w:rsid w:val="00C03B05"/>
    <w:rsid w:val="00C04FEE"/>
    <w:rsid w:val="00C05C05"/>
    <w:rsid w:val="00C064D5"/>
    <w:rsid w:val="00C06DEE"/>
    <w:rsid w:val="00C07255"/>
    <w:rsid w:val="00C07CAE"/>
    <w:rsid w:val="00C1019A"/>
    <w:rsid w:val="00C1074A"/>
    <w:rsid w:val="00C11D1D"/>
    <w:rsid w:val="00C11F78"/>
    <w:rsid w:val="00C1474A"/>
    <w:rsid w:val="00C14FD9"/>
    <w:rsid w:val="00C15281"/>
    <w:rsid w:val="00C1662F"/>
    <w:rsid w:val="00C20A82"/>
    <w:rsid w:val="00C22887"/>
    <w:rsid w:val="00C22C40"/>
    <w:rsid w:val="00C24E7F"/>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426E"/>
    <w:rsid w:val="00C4597E"/>
    <w:rsid w:val="00C45DCC"/>
    <w:rsid w:val="00C46027"/>
    <w:rsid w:val="00C500CB"/>
    <w:rsid w:val="00C530E9"/>
    <w:rsid w:val="00C57FBD"/>
    <w:rsid w:val="00C62D6C"/>
    <w:rsid w:val="00C62FF7"/>
    <w:rsid w:val="00C6333D"/>
    <w:rsid w:val="00C63C48"/>
    <w:rsid w:val="00C6423A"/>
    <w:rsid w:val="00C67B4F"/>
    <w:rsid w:val="00C701BE"/>
    <w:rsid w:val="00C70494"/>
    <w:rsid w:val="00C7129B"/>
    <w:rsid w:val="00C7180C"/>
    <w:rsid w:val="00C72FEF"/>
    <w:rsid w:val="00C73312"/>
    <w:rsid w:val="00C76616"/>
    <w:rsid w:val="00C76633"/>
    <w:rsid w:val="00C81FB0"/>
    <w:rsid w:val="00C827FA"/>
    <w:rsid w:val="00C870D4"/>
    <w:rsid w:val="00C87112"/>
    <w:rsid w:val="00C907D9"/>
    <w:rsid w:val="00C909E0"/>
    <w:rsid w:val="00C9291A"/>
    <w:rsid w:val="00C9305F"/>
    <w:rsid w:val="00C969E2"/>
    <w:rsid w:val="00C971B1"/>
    <w:rsid w:val="00C9797F"/>
    <w:rsid w:val="00CA05B6"/>
    <w:rsid w:val="00CA0721"/>
    <w:rsid w:val="00CA15AB"/>
    <w:rsid w:val="00CA2450"/>
    <w:rsid w:val="00CA2925"/>
    <w:rsid w:val="00CA66D4"/>
    <w:rsid w:val="00CA6899"/>
    <w:rsid w:val="00CB2068"/>
    <w:rsid w:val="00CB4FED"/>
    <w:rsid w:val="00CB6AE0"/>
    <w:rsid w:val="00CC0F2F"/>
    <w:rsid w:val="00CC7B79"/>
    <w:rsid w:val="00CC7F23"/>
    <w:rsid w:val="00CD2957"/>
    <w:rsid w:val="00CD3B73"/>
    <w:rsid w:val="00CD6D53"/>
    <w:rsid w:val="00CD70BA"/>
    <w:rsid w:val="00CD72B6"/>
    <w:rsid w:val="00CE069D"/>
    <w:rsid w:val="00CE07B1"/>
    <w:rsid w:val="00CE15D7"/>
    <w:rsid w:val="00CE3437"/>
    <w:rsid w:val="00CE5A43"/>
    <w:rsid w:val="00CE5BDD"/>
    <w:rsid w:val="00CF0E02"/>
    <w:rsid w:val="00CF1C17"/>
    <w:rsid w:val="00CF2FE8"/>
    <w:rsid w:val="00CF4E32"/>
    <w:rsid w:val="00CF4EC6"/>
    <w:rsid w:val="00CF5CE4"/>
    <w:rsid w:val="00CF77D4"/>
    <w:rsid w:val="00D0064F"/>
    <w:rsid w:val="00D009D2"/>
    <w:rsid w:val="00D00CEA"/>
    <w:rsid w:val="00D01317"/>
    <w:rsid w:val="00D02AE1"/>
    <w:rsid w:val="00D02D1F"/>
    <w:rsid w:val="00D031AB"/>
    <w:rsid w:val="00D0469C"/>
    <w:rsid w:val="00D04F80"/>
    <w:rsid w:val="00D050E6"/>
    <w:rsid w:val="00D0526C"/>
    <w:rsid w:val="00D05366"/>
    <w:rsid w:val="00D056BC"/>
    <w:rsid w:val="00D06719"/>
    <w:rsid w:val="00D068C7"/>
    <w:rsid w:val="00D06F62"/>
    <w:rsid w:val="00D11C28"/>
    <w:rsid w:val="00D12BA3"/>
    <w:rsid w:val="00D12E46"/>
    <w:rsid w:val="00D12FC7"/>
    <w:rsid w:val="00D14E7F"/>
    <w:rsid w:val="00D14F9C"/>
    <w:rsid w:val="00D15702"/>
    <w:rsid w:val="00D163FB"/>
    <w:rsid w:val="00D1671F"/>
    <w:rsid w:val="00D173AC"/>
    <w:rsid w:val="00D21372"/>
    <w:rsid w:val="00D2555C"/>
    <w:rsid w:val="00D25CFB"/>
    <w:rsid w:val="00D26AB1"/>
    <w:rsid w:val="00D2786C"/>
    <w:rsid w:val="00D309AB"/>
    <w:rsid w:val="00D30EC4"/>
    <w:rsid w:val="00D32E55"/>
    <w:rsid w:val="00D34120"/>
    <w:rsid w:val="00D3565F"/>
    <w:rsid w:val="00D362B1"/>
    <w:rsid w:val="00D36FDB"/>
    <w:rsid w:val="00D373BF"/>
    <w:rsid w:val="00D4003F"/>
    <w:rsid w:val="00D4061D"/>
    <w:rsid w:val="00D409E6"/>
    <w:rsid w:val="00D40B22"/>
    <w:rsid w:val="00D41182"/>
    <w:rsid w:val="00D41292"/>
    <w:rsid w:val="00D42C82"/>
    <w:rsid w:val="00D43DB5"/>
    <w:rsid w:val="00D508F5"/>
    <w:rsid w:val="00D50F06"/>
    <w:rsid w:val="00D53417"/>
    <w:rsid w:val="00D53A78"/>
    <w:rsid w:val="00D53C5E"/>
    <w:rsid w:val="00D54597"/>
    <w:rsid w:val="00D545B1"/>
    <w:rsid w:val="00D5506E"/>
    <w:rsid w:val="00D55603"/>
    <w:rsid w:val="00D55DCE"/>
    <w:rsid w:val="00D648D3"/>
    <w:rsid w:val="00D64D7D"/>
    <w:rsid w:val="00D66787"/>
    <w:rsid w:val="00D6707A"/>
    <w:rsid w:val="00D715F0"/>
    <w:rsid w:val="00D71A77"/>
    <w:rsid w:val="00D7299C"/>
    <w:rsid w:val="00D7572C"/>
    <w:rsid w:val="00D77FD4"/>
    <w:rsid w:val="00D80A53"/>
    <w:rsid w:val="00D81777"/>
    <w:rsid w:val="00D84965"/>
    <w:rsid w:val="00D8668A"/>
    <w:rsid w:val="00D8678B"/>
    <w:rsid w:val="00D86E6C"/>
    <w:rsid w:val="00D928D1"/>
    <w:rsid w:val="00D93FD3"/>
    <w:rsid w:val="00D94D71"/>
    <w:rsid w:val="00D9532B"/>
    <w:rsid w:val="00D95DD7"/>
    <w:rsid w:val="00D97B96"/>
    <w:rsid w:val="00DA03B6"/>
    <w:rsid w:val="00DA2A6F"/>
    <w:rsid w:val="00DA38E3"/>
    <w:rsid w:val="00DA7810"/>
    <w:rsid w:val="00DA78ED"/>
    <w:rsid w:val="00DA7F28"/>
    <w:rsid w:val="00DB1EAA"/>
    <w:rsid w:val="00DB435E"/>
    <w:rsid w:val="00DB4D13"/>
    <w:rsid w:val="00DB5565"/>
    <w:rsid w:val="00DB617E"/>
    <w:rsid w:val="00DC0793"/>
    <w:rsid w:val="00DC0DFA"/>
    <w:rsid w:val="00DC0DFB"/>
    <w:rsid w:val="00DC1558"/>
    <w:rsid w:val="00DC19AE"/>
    <w:rsid w:val="00DC1D26"/>
    <w:rsid w:val="00DC1F28"/>
    <w:rsid w:val="00DC4CC3"/>
    <w:rsid w:val="00DC5AA5"/>
    <w:rsid w:val="00DC5F21"/>
    <w:rsid w:val="00DC7FE6"/>
    <w:rsid w:val="00DD02B2"/>
    <w:rsid w:val="00DD2185"/>
    <w:rsid w:val="00DD3080"/>
    <w:rsid w:val="00DD3E12"/>
    <w:rsid w:val="00DD46D8"/>
    <w:rsid w:val="00DD6EEE"/>
    <w:rsid w:val="00DE419B"/>
    <w:rsid w:val="00DE4DD8"/>
    <w:rsid w:val="00DF23B5"/>
    <w:rsid w:val="00DF2D1A"/>
    <w:rsid w:val="00DF439C"/>
    <w:rsid w:val="00DF4527"/>
    <w:rsid w:val="00DF5573"/>
    <w:rsid w:val="00DF77B3"/>
    <w:rsid w:val="00DF7F75"/>
    <w:rsid w:val="00E00012"/>
    <w:rsid w:val="00E0013F"/>
    <w:rsid w:val="00E00482"/>
    <w:rsid w:val="00E02B9C"/>
    <w:rsid w:val="00E034A0"/>
    <w:rsid w:val="00E04599"/>
    <w:rsid w:val="00E04A04"/>
    <w:rsid w:val="00E04D83"/>
    <w:rsid w:val="00E060D1"/>
    <w:rsid w:val="00E11382"/>
    <w:rsid w:val="00E1184E"/>
    <w:rsid w:val="00E126D2"/>
    <w:rsid w:val="00E13920"/>
    <w:rsid w:val="00E14088"/>
    <w:rsid w:val="00E14A89"/>
    <w:rsid w:val="00E15CE5"/>
    <w:rsid w:val="00E16671"/>
    <w:rsid w:val="00E16AAC"/>
    <w:rsid w:val="00E201CC"/>
    <w:rsid w:val="00E20758"/>
    <w:rsid w:val="00E21367"/>
    <w:rsid w:val="00E21EC2"/>
    <w:rsid w:val="00E220D9"/>
    <w:rsid w:val="00E2213C"/>
    <w:rsid w:val="00E23240"/>
    <w:rsid w:val="00E239F1"/>
    <w:rsid w:val="00E23F4E"/>
    <w:rsid w:val="00E2503A"/>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5219"/>
    <w:rsid w:val="00E4688C"/>
    <w:rsid w:val="00E46B17"/>
    <w:rsid w:val="00E526F6"/>
    <w:rsid w:val="00E6350E"/>
    <w:rsid w:val="00E659C0"/>
    <w:rsid w:val="00E660B4"/>
    <w:rsid w:val="00E66190"/>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40A"/>
    <w:rsid w:val="00E90B71"/>
    <w:rsid w:val="00E92F82"/>
    <w:rsid w:val="00E932C6"/>
    <w:rsid w:val="00E947A5"/>
    <w:rsid w:val="00E94DE3"/>
    <w:rsid w:val="00E96076"/>
    <w:rsid w:val="00E961AB"/>
    <w:rsid w:val="00E96C83"/>
    <w:rsid w:val="00EA2694"/>
    <w:rsid w:val="00EA3F9B"/>
    <w:rsid w:val="00EA4A5E"/>
    <w:rsid w:val="00EB0567"/>
    <w:rsid w:val="00EB14B4"/>
    <w:rsid w:val="00EB1C0D"/>
    <w:rsid w:val="00EB27E4"/>
    <w:rsid w:val="00EB4404"/>
    <w:rsid w:val="00EB474F"/>
    <w:rsid w:val="00EB55E5"/>
    <w:rsid w:val="00EB6DF4"/>
    <w:rsid w:val="00EB6F4C"/>
    <w:rsid w:val="00EB6F9C"/>
    <w:rsid w:val="00EB71DB"/>
    <w:rsid w:val="00EB734C"/>
    <w:rsid w:val="00EB73D5"/>
    <w:rsid w:val="00EC0047"/>
    <w:rsid w:val="00EC0FDF"/>
    <w:rsid w:val="00EC1A14"/>
    <w:rsid w:val="00EC2F97"/>
    <w:rsid w:val="00EC4704"/>
    <w:rsid w:val="00ED3984"/>
    <w:rsid w:val="00ED39B4"/>
    <w:rsid w:val="00EE0CB2"/>
    <w:rsid w:val="00EE399C"/>
    <w:rsid w:val="00EE49D3"/>
    <w:rsid w:val="00EE5D84"/>
    <w:rsid w:val="00EE5E87"/>
    <w:rsid w:val="00EE7DA4"/>
    <w:rsid w:val="00EF265B"/>
    <w:rsid w:val="00EF34BF"/>
    <w:rsid w:val="00EF4AC4"/>
    <w:rsid w:val="00EF615F"/>
    <w:rsid w:val="00EF629A"/>
    <w:rsid w:val="00EF638C"/>
    <w:rsid w:val="00EF7764"/>
    <w:rsid w:val="00F029BA"/>
    <w:rsid w:val="00F03149"/>
    <w:rsid w:val="00F03637"/>
    <w:rsid w:val="00F03B73"/>
    <w:rsid w:val="00F04BB7"/>
    <w:rsid w:val="00F05469"/>
    <w:rsid w:val="00F06519"/>
    <w:rsid w:val="00F06797"/>
    <w:rsid w:val="00F07454"/>
    <w:rsid w:val="00F077C6"/>
    <w:rsid w:val="00F07989"/>
    <w:rsid w:val="00F134A9"/>
    <w:rsid w:val="00F178D0"/>
    <w:rsid w:val="00F242FA"/>
    <w:rsid w:val="00F25B0D"/>
    <w:rsid w:val="00F302DD"/>
    <w:rsid w:val="00F30568"/>
    <w:rsid w:val="00F336DA"/>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521B5"/>
    <w:rsid w:val="00F526DF"/>
    <w:rsid w:val="00F53DCA"/>
    <w:rsid w:val="00F6258A"/>
    <w:rsid w:val="00F64967"/>
    <w:rsid w:val="00F65248"/>
    <w:rsid w:val="00F65CE5"/>
    <w:rsid w:val="00F67214"/>
    <w:rsid w:val="00F71BC7"/>
    <w:rsid w:val="00F72BCC"/>
    <w:rsid w:val="00F73884"/>
    <w:rsid w:val="00F73F3D"/>
    <w:rsid w:val="00F76562"/>
    <w:rsid w:val="00F77E9F"/>
    <w:rsid w:val="00F81012"/>
    <w:rsid w:val="00F82AC5"/>
    <w:rsid w:val="00F8306A"/>
    <w:rsid w:val="00F852B8"/>
    <w:rsid w:val="00F856EC"/>
    <w:rsid w:val="00F86C96"/>
    <w:rsid w:val="00F876D7"/>
    <w:rsid w:val="00F87A7C"/>
    <w:rsid w:val="00F900F2"/>
    <w:rsid w:val="00F911F4"/>
    <w:rsid w:val="00F921B8"/>
    <w:rsid w:val="00F93A4D"/>
    <w:rsid w:val="00F96010"/>
    <w:rsid w:val="00FA022A"/>
    <w:rsid w:val="00FA0338"/>
    <w:rsid w:val="00FA0465"/>
    <w:rsid w:val="00FA0569"/>
    <w:rsid w:val="00FA0848"/>
    <w:rsid w:val="00FA10EF"/>
    <w:rsid w:val="00FA19DD"/>
    <w:rsid w:val="00FA3737"/>
    <w:rsid w:val="00FA6401"/>
    <w:rsid w:val="00FA734A"/>
    <w:rsid w:val="00FB004B"/>
    <w:rsid w:val="00FB16EF"/>
    <w:rsid w:val="00FB1852"/>
    <w:rsid w:val="00FB2FD1"/>
    <w:rsid w:val="00FB7986"/>
    <w:rsid w:val="00FC4E12"/>
    <w:rsid w:val="00FC6106"/>
    <w:rsid w:val="00FC6F86"/>
    <w:rsid w:val="00FD0ABB"/>
    <w:rsid w:val="00FD0CFD"/>
    <w:rsid w:val="00FD18CD"/>
    <w:rsid w:val="00FD64CC"/>
    <w:rsid w:val="00FE10CC"/>
    <w:rsid w:val="00FE332F"/>
    <w:rsid w:val="00FE3520"/>
    <w:rsid w:val="00FE3C9D"/>
    <w:rsid w:val="00FE5DBD"/>
    <w:rsid w:val="00FE5FDA"/>
    <w:rsid w:val="00FE7374"/>
    <w:rsid w:val="00FF28BD"/>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AF8"/>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 w:type="table" w:customStyle="1" w:styleId="TableGrid1">
    <w:name w:val="Table Grid1"/>
    <w:basedOn w:val="TableNormal"/>
    <w:next w:val="TableGrid0"/>
    <w:uiPriority w:val="39"/>
    <w:rsid w:val="003F5B0E"/>
    <w:pPr>
      <w:spacing w:after="0" w:line="240" w:lineRule="auto"/>
    </w:pPr>
    <w:rPr>
      <w:rFonts w:eastAsiaTheme="minorEastAsia"/>
      <w:lang w:val="en-ID"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8</TotalTime>
  <Pages>57</Pages>
  <Words>21815</Words>
  <Characters>124348</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199</cp:revision>
  <cp:lastPrinted>2023-08-14T07:10:00Z</cp:lastPrinted>
  <dcterms:created xsi:type="dcterms:W3CDTF">2023-06-14T04:02:00Z</dcterms:created>
  <dcterms:modified xsi:type="dcterms:W3CDTF">2023-08-14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